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8C03A6">
        <w:rPr>
          <w:highlight w:val="cyan"/>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7"/>
      <w:r w:rsidRPr="00A70B6E">
        <w:t>Bering Sea</w:t>
      </w:r>
      <w:commentRangeEnd w:id="7"/>
      <w:r w:rsidR="00A41FC7" w:rsidRPr="00A70B6E">
        <w:rPr>
          <w:rStyle w:val="CommentReference"/>
          <w:rFonts w:ascii="Arial" w:hAnsi="Arial" w:cs="Arial"/>
          <w:b w:val="0"/>
        </w:rPr>
        <w:commentReference w:id="7"/>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8"/>
      <w:commentRangeStart w:id="9"/>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8"/>
      <w:r w:rsidRPr="00A70B6E">
        <w:rPr>
          <w:lang w:val="en-US"/>
        </w:rPr>
        <w:commentReference w:id="8"/>
      </w:r>
      <w:commentRangeEnd w:id="9"/>
      <w:r w:rsidR="000B0DC8" w:rsidRPr="00A70B6E">
        <w:rPr>
          <w:rStyle w:val="CommentReference"/>
          <w:rFonts w:ascii="Arial" w:eastAsia="Arial" w:hAnsi="Arial" w:cs="Arial"/>
          <w:color w:val="000000"/>
          <w:lang w:val="en-US" w:eastAsia="en-US"/>
        </w:rPr>
        <w:commentReference w:id="9"/>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0" w:name="_avmfvmnpzhi4" w:colFirst="0" w:colLast="0"/>
      <w:bookmarkEnd w:id="10"/>
    </w:p>
    <w:p w14:paraId="3DE406CC" w14:textId="77777777" w:rsidR="00723773" w:rsidRPr="00A70B6E" w:rsidRDefault="00874591" w:rsidP="00BB5655">
      <w:pPr>
        <w:pStyle w:val="Heading1"/>
      </w:pPr>
      <w:bookmarkStart w:id="11" w:name="_u7a6acf52prm" w:colFirst="0" w:colLast="0"/>
      <w:bookmarkEnd w:id="11"/>
      <w:r w:rsidRPr="00A70B6E">
        <w:br w:type="page"/>
      </w:r>
    </w:p>
    <w:p w14:paraId="27DD2D73" w14:textId="77777777" w:rsidR="00475A9D" w:rsidRPr="00A70B6E" w:rsidRDefault="00475A9D" w:rsidP="00001DF8">
      <w:pPr>
        <w:pStyle w:val="Heading1"/>
      </w:pPr>
      <w:bookmarkStart w:id="12" w:name="_apau72l7trnn" w:colFirst="0" w:colLast="0"/>
      <w:bookmarkStart w:id="13" w:name="_l1pptop6d6ld" w:colFirst="0" w:colLast="0"/>
      <w:bookmarkEnd w:id="12"/>
      <w:bookmarkEnd w:id="13"/>
      <w:commentRangeStart w:id="14"/>
      <w:r w:rsidRPr="00A70B6E">
        <w:lastRenderedPageBreak/>
        <w:t>Abstract</w:t>
      </w:r>
      <w:commentRangeEnd w:id="14"/>
      <w:r w:rsidR="00346BFB" w:rsidRPr="00A70B6E">
        <w:rPr>
          <w:rStyle w:val="CommentReference"/>
          <w:rFonts w:ascii="Arial" w:hAnsi="Arial" w:cs="Arial"/>
          <w:b w:val="0"/>
        </w:rPr>
        <w:commentReference w:id="14"/>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5" w:name="_pbl1j7mdidxp" w:colFirst="0" w:colLast="0"/>
      <w:bookmarkStart w:id="16" w:name="_voybw5xrckbg" w:colFirst="0" w:colLast="0"/>
      <w:bookmarkEnd w:id="15"/>
      <w:bookmarkEnd w:id="16"/>
      <w:commentRangeStart w:id="17"/>
      <w:r w:rsidRPr="00A70B6E">
        <w:lastRenderedPageBreak/>
        <w:t>Introduction</w:t>
      </w:r>
      <w:commentRangeEnd w:id="17"/>
      <w:r w:rsidR="006466BF" w:rsidRPr="00A70B6E">
        <w:rPr>
          <w:rStyle w:val="CommentReference"/>
          <w:rFonts w:ascii="Arial" w:hAnsi="Arial" w:cs="Arial"/>
          <w:b w:val="0"/>
        </w:rPr>
        <w:commentReference w:id="17"/>
      </w:r>
    </w:p>
    <w:p w14:paraId="6CF7C39A" w14:textId="61A73AF4" w:rsidR="000200CF" w:rsidRPr="009E18C9" w:rsidRDefault="00465026" w:rsidP="00CD491E">
      <w:pPr>
        <w:spacing w:line="360" w:lineRule="auto"/>
        <w:rPr>
          <w:lang w:val="en-US"/>
        </w:rPr>
      </w:pPr>
      <w:bookmarkStart w:id="18" w:name="_bfvbetu0f9fx" w:colFirst="0" w:colLast="0"/>
      <w:bookmarkEnd w:id="18"/>
      <w:r>
        <w:rPr>
          <w:lang w:val="en-US"/>
        </w:rPr>
        <w:t>I</w:t>
      </w:r>
      <w:r w:rsidR="00C46202" w:rsidRPr="00A70B6E">
        <w:rPr>
          <w:lang w:val="en-US"/>
        </w:rPr>
        <w:t xml:space="preserve">n today’s warming, hyper-connected oceans, </w:t>
      </w:r>
      <w:r w:rsidR="00695373">
        <w:rPr>
          <w:lang w:val="en-US"/>
        </w:rPr>
        <w:t>non-indigenous</w:t>
      </w:r>
      <w:r w:rsidR="00F551E2" w:rsidRPr="00A70B6E">
        <w:rPr>
          <w:lang w:val="en-US"/>
        </w:rPr>
        <w:t xml:space="preserve"> species </w:t>
      </w:r>
      <w:r w:rsidR="00695373">
        <w:rPr>
          <w:lang w:val="en-US"/>
        </w:rPr>
        <w:t xml:space="preserve">(NIS) </w:t>
      </w:r>
      <w:r w:rsidR="00850DE2">
        <w:rPr>
          <w:lang w:val="en-US"/>
        </w:rPr>
        <w:t>are expanding</w:t>
      </w:r>
      <w:r w:rsidR="00F551E2" w:rsidRPr="00A70B6E">
        <w:rPr>
          <w:lang w:val="en-US"/>
        </w:rPr>
        <w:t xml:space="preserve"> </w:t>
      </w:r>
      <w:r w:rsidR="00850DE2">
        <w:rPr>
          <w:lang w:val="en-US"/>
        </w:rPr>
        <w:t xml:space="preserve">their range </w:t>
      </w:r>
      <w:r w:rsidR="00F551E2" w:rsidRPr="00A70B6E">
        <w:rPr>
          <w:lang w:val="en-US"/>
        </w:rPr>
        <w:t>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152B34">
        <w:rPr>
          <w:lang w:val="en-US"/>
        </w:rPr>
        <w:fldChar w:fldCharType="begin" w:fldLock="1"/>
      </w:r>
      <w:r w:rsidR="00152B34">
        <w:rPr>
          <w:lang w:val="en-US"/>
        </w:rPr>
        <w:instrText>ADDIN CSL_CITATION { "citationItems" : [ { "id" : "ITEM-1",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1", "issue" : "6", "issued" : { "date-parts" : [ [ "1997" ] ] }, "page" : "621-632", "title" : "Global invasions of marine and estuarine habitats by non-indigenous species: Mechanisms, extent, and consequences", "type" : "article-journal", "volume" : "37" }, "uris" : [ "http://www.mendeley.com/documents/?uuid=3877df5c-76ac-485f-8089-e9a58b7f3d09" ] }, { "id" : "ITEM-2",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2", "issue" : "9", "issued" : { "date-parts" : [ [ "2008" ] ] }, "page" : "485-492", "title" : "Assessing the global threat of invasive species to marine biodiversity", "type" : "article-journal", "volume" : "6" }, "uris" : [ "http://www.mendeley.com/documents/?uuid=5d669fda-dc5a-43ae-aba8-b2943815d4e2"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152B34">
        <w:rPr>
          <w:lang w:val="en-US"/>
        </w:rPr>
        <w:fldChar w:fldCharType="separate"/>
      </w:r>
      <w:r w:rsidR="00152B34" w:rsidRPr="00152B34">
        <w:rPr>
          <w:noProof/>
          <w:lang w:val="en-US"/>
        </w:rPr>
        <w:t>(Ruiz et al. 1997, Molnar et al. 2008)</w:t>
      </w:r>
      <w:r w:rsidR="00152B34">
        <w:rPr>
          <w:lang w:val="en-US"/>
        </w:rPr>
        <w:fldChar w:fldCharType="end"/>
      </w:r>
      <w:r w:rsidR="00850DE2">
        <w:rPr>
          <w:lang w:val="en-US"/>
        </w:rPr>
        <w:t>; as a result,</w:t>
      </w:r>
      <w:r>
        <w:rPr>
          <w:lang w:val="en-US"/>
        </w:rPr>
        <w:t xml:space="preserve">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w:t>
      </w:r>
      <w:r>
        <w:rPr>
          <w:lang w:val="en-US"/>
        </w:rPr>
        <w:t xml:space="preserve">often </w:t>
      </w:r>
      <w:r w:rsidR="00850DE2">
        <w:rPr>
          <w:lang w:val="en-US"/>
        </w:rPr>
        <w:t>have</w:t>
      </w:r>
      <w:r w:rsidR="00DB2412" w:rsidRPr="00A70B6E">
        <w:rPr>
          <w:lang w:val="en-US"/>
        </w:rPr>
        <w:t xml:space="preserve"> </w:t>
      </w:r>
      <w:r w:rsidR="00850DE2">
        <w:rPr>
          <w:lang w:val="en-US"/>
        </w:rPr>
        <w:t>more</w:t>
      </w:r>
      <w:r>
        <w:rPr>
          <w:lang w:val="en-US"/>
        </w:rPr>
        <w:t xml:space="preserve"> NIS </w:t>
      </w:r>
      <w:r w:rsidR="00F551E2" w:rsidRPr="00A70B6E">
        <w:rPr>
          <w:lang w:val="en-US"/>
        </w:rPr>
        <w:t xml:space="preserve">than </w:t>
      </w:r>
      <w:r w:rsidR="00850DE2">
        <w:rPr>
          <w:lang w:val="en-US"/>
        </w:rPr>
        <w:t>ports</w:t>
      </w:r>
      <w:r w:rsidR="00000FAA">
        <w:rPr>
          <w:lang w:val="en-US"/>
        </w:rPr>
        <w:t xml:space="preserve"> that receive little </w:t>
      </w:r>
      <w:r w:rsidR="00DB2412" w:rsidRPr="00A70B6E">
        <w:rPr>
          <w:lang w:val="en-US"/>
        </w:rPr>
        <w:t xml:space="preserve">traffic </w:t>
      </w:r>
      <w:r w:rsidR="00152B34">
        <w:rPr>
          <w:lang w:val="en-US"/>
        </w:rPr>
        <w:fldChar w:fldCharType="begin" w:fldLock="1"/>
      </w:r>
      <w:r w:rsidR="00152B34">
        <w:rPr>
          <w:lang w:val="en-US"/>
        </w:rPr>
        <w:instrText>ADDIN CSL_CITATION { "citationItems" : [ { "id" : "ITEM-1", "itemData" : { "DOI" : "10.1111/ele.12111", "ISSN" : "1461023X", "author" : [ { "dropping-particle" : "", "family" : "Seebens", "given" : "H.", "non-dropping-particle" : "", "parse-names" : false, "suffix" : "" }, { "dropping-particle" : "", "family" : "Gastner", "given" : "M. T.", "non-dropping-particle" : "", "parse-names" : false, "suffix" : "" }, { "dropping-particle" : "", "family" : "Blasius", "given" : "B.", "non-dropping-particle" : "", "parse-names" : false, "suffix" : "" } ], "container-title" : "Ecology Letters", "editor" : [ { "dropping-particle" : "", "family" : "Franck Courchamp", "given" : "", "non-dropping-particle" : "", "parse-names" : false, "suffix" : "" } ], "id" : "ITEM-1", "issue" : "6", "issued" : { "date-parts" : [ [ "2013", "6" ] ] }, "page" : "782-790", "title" : "The risk of marine bioinvasion caused by global shipping", "type" : "article-journal", "volume" : "16" }, "uris" : [ "http://www.mendeley.com/documents/?uuid=417103fa-a643-3898-98ab-dc3952974032" ] }, { "id" : "ITEM-2",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2",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Seebens et al. 2013, Lord et al. 2015)", "plainTextFormattedCitation" : "(Seebens et al. 2013, Lord et al. 2015)", "previouslyFormattedCitation" : "(Seebens et al. 2013, Lord et al. 2015)" }, "properties" : {  }, "schema" : "https://github.com/citation-style-language/schema/raw/master/csl-citation.json" }</w:instrText>
      </w:r>
      <w:r w:rsidR="00152B34">
        <w:rPr>
          <w:lang w:val="en-US"/>
        </w:rPr>
        <w:fldChar w:fldCharType="separate"/>
      </w:r>
      <w:r w:rsidR="00152B34" w:rsidRPr="00152B34">
        <w:rPr>
          <w:noProof/>
          <w:lang w:val="en-US"/>
        </w:rPr>
        <w:t>(Seebens et al. 2013, Lord et al. 2015)</w:t>
      </w:r>
      <w:r w:rsidR="00152B34">
        <w:rPr>
          <w:lang w:val="en-US"/>
        </w:rPr>
        <w:fldChar w:fldCharType="end"/>
      </w:r>
      <w:r w:rsidR="00152B34">
        <w:rPr>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w:t>
      </w:r>
      <w:r w:rsidR="00850DE2">
        <w:rPr>
          <w:lang w:val="en-US"/>
        </w:rPr>
        <w:t xml:space="preserve">introduction </w:t>
      </w:r>
      <w:r w:rsidR="00000FAA" w:rsidRPr="00A70B6E">
        <w:rPr>
          <w:lang w:val="en-US"/>
        </w:rPr>
        <w:t xml:space="preserve">events or organism numbers, increase the probability of NIS </w:t>
      </w:r>
      <w:r w:rsidR="00000FAA">
        <w:rPr>
          <w:lang w:val="en-US"/>
        </w:rPr>
        <w:t xml:space="preserve">arriving </w:t>
      </w:r>
      <w:r w:rsidR="00000FAA" w:rsidRPr="00A70B6E">
        <w:rPr>
          <w:lang w:val="en-US"/>
        </w:rPr>
        <w:t>and establis</w:t>
      </w:r>
      <w:r w:rsidR="00000FAA">
        <w:rPr>
          <w:lang w:val="en-US"/>
        </w:rPr>
        <w:t xml:space="preserve">hing </w:t>
      </w:r>
      <w:r w:rsidR="00850DE2">
        <w:rPr>
          <w:lang w:val="en-US"/>
        </w:rPr>
        <w:t>i</w:t>
      </w:r>
      <w:r w:rsidR="00000FAA">
        <w:rPr>
          <w:lang w:val="en-US"/>
        </w:rPr>
        <w:t>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r w:rsidR="00850DE2">
        <w:rPr>
          <w:lang w:val="en-US"/>
        </w:rPr>
        <w:t>The s</w:t>
      </w:r>
      <w:r w:rsidR="00000FAA">
        <w:rPr>
          <w:lang w:val="en-US"/>
        </w:rPr>
        <w:t>urvival</w:t>
      </w:r>
      <w:r w:rsidR="00A25227" w:rsidRPr="00A70B6E">
        <w:rPr>
          <w:lang w:val="en-US"/>
        </w:rPr>
        <w:t xml:space="preserve"> and establishment </w:t>
      </w:r>
      <w:r w:rsidR="00850DE2">
        <w:rPr>
          <w:lang w:val="en-US"/>
        </w:rPr>
        <w:t xml:space="preserve">of NIS </w:t>
      </w:r>
      <w:r w:rsidR="00000FAA">
        <w:rPr>
          <w:lang w:val="en-US"/>
        </w:rPr>
        <w:t>are</w:t>
      </w:r>
      <w:r w:rsidR="00A25227">
        <w:rPr>
          <w:lang w:val="en-US"/>
        </w:rPr>
        <w:t xml:space="preserve"> </w:t>
      </w:r>
      <w:r w:rsidR="00CD491E">
        <w:rPr>
          <w:lang w:val="en-US"/>
        </w:rPr>
        <w:t xml:space="preserve">also </w:t>
      </w:r>
      <w:r w:rsidR="00A25227">
        <w:rPr>
          <w:lang w:val="en-US"/>
        </w:rPr>
        <w:t xml:space="preserve">strongly determined by </w:t>
      </w:r>
      <w:r w:rsidR="00850DE2">
        <w:rPr>
          <w:lang w:val="en-US"/>
        </w:rPr>
        <w:t>their</w:t>
      </w:r>
      <w:r w:rsidR="00000FAA">
        <w:rPr>
          <w:lang w:val="en-US"/>
        </w:rPr>
        <w:t xml:space="preserve"> ability to tolerate the </w:t>
      </w:r>
      <w:r w:rsidR="00C219FB" w:rsidRPr="00A70B6E">
        <w:rPr>
          <w:lang w:val="en-US"/>
        </w:rPr>
        <w:t>w</w:t>
      </w:r>
      <w:r w:rsidR="00F753FC" w:rsidRPr="00A70B6E">
        <w:rPr>
          <w:lang w:val="en-US"/>
        </w:rPr>
        <w:t>ater temperatures</w:t>
      </w:r>
      <w:r w:rsidR="00850DE2">
        <w:rPr>
          <w:lang w:val="en-US"/>
        </w:rPr>
        <w:t xml:space="preserve"> and salinity they encounter, both during t</w:t>
      </w:r>
      <w:r w:rsidR="00CD491E">
        <w:rPr>
          <w:lang w:val="en-US"/>
        </w:rPr>
        <w:t>he voyage and at the</w:t>
      </w:r>
      <w:r w:rsidR="00850DE2">
        <w:rPr>
          <w:lang w:val="en-US"/>
        </w:rPr>
        <w:t xml:space="preserve"> port of arrival. </w:t>
      </w:r>
      <w:r w:rsidR="00CD491E" w:rsidRPr="00A70B6E">
        <w:rPr>
          <w:lang w:val="en-US"/>
        </w:rPr>
        <w:t xml:space="preserve">Water temperatures </w:t>
      </w:r>
      <w:r w:rsidR="00CD491E">
        <w:rPr>
          <w:lang w:val="en-US"/>
        </w:rPr>
        <w:t xml:space="preserve">and salinities </w:t>
      </w:r>
      <w:r w:rsidR="00CD491E" w:rsidRPr="00A70B6E">
        <w:rPr>
          <w:lang w:val="en-US"/>
        </w:rPr>
        <w:t>above or below optimal thresholds negative</w:t>
      </w:r>
      <w:r w:rsidR="00CD491E">
        <w:rPr>
          <w:lang w:val="en-US"/>
        </w:rPr>
        <w:t>ly</w:t>
      </w:r>
      <w:r w:rsidR="00CD491E" w:rsidRPr="00A70B6E">
        <w:rPr>
          <w:lang w:val="en-US"/>
        </w:rPr>
        <w:t xml:space="preserve"> </w:t>
      </w:r>
      <w:r w:rsidR="00CD491E">
        <w:rPr>
          <w:lang w:val="en-US"/>
        </w:rPr>
        <w:t>a</w:t>
      </w:r>
      <w:r w:rsidR="00152B34">
        <w:rPr>
          <w:lang w:val="en-US"/>
        </w:rPr>
        <w:t>ffect behavio</w:t>
      </w:r>
      <w:r w:rsidR="00CD491E" w:rsidRPr="00A70B6E">
        <w:rPr>
          <w:lang w:val="en-US"/>
        </w:rPr>
        <w:t>ral, met</w:t>
      </w:r>
      <w:r w:rsidR="00CD491E">
        <w:rPr>
          <w:lang w:val="en-US"/>
        </w:rPr>
        <w:t>abolic, and cellular processes, and when</w:t>
      </w:r>
      <w:r w:rsidR="00CD491E" w:rsidRPr="00A70B6E">
        <w:rPr>
          <w:lang w:val="en-US"/>
        </w:rPr>
        <w:t xml:space="preserve"> temperatures exceed a critical threshold, mortality ensues </w:t>
      </w:r>
      <w:r w:rsidR="00CD491E" w:rsidRPr="00A70B6E">
        <w:rPr>
          <w:lang w:val="en-US"/>
        </w:rPr>
        <w:fldChar w:fldCharType="begin" w:fldLock="1"/>
      </w:r>
      <w:r w:rsidR="00CD491E">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CD491E" w:rsidRPr="00A70B6E">
        <w:rPr>
          <w:lang w:val="en-US"/>
        </w:rPr>
        <w:fldChar w:fldCharType="separate"/>
      </w:r>
      <w:r w:rsidR="00CD491E" w:rsidRPr="00A70B6E">
        <w:rPr>
          <w:noProof/>
          <w:lang w:val="en-US"/>
        </w:rPr>
        <w:t>(Pörtner 2001, Kassahn et al. 2009)</w:t>
      </w:r>
      <w:r w:rsidR="00CD491E" w:rsidRPr="00A70B6E">
        <w:rPr>
          <w:lang w:val="en-US"/>
        </w:rPr>
        <w:fldChar w:fldCharType="end"/>
      </w:r>
      <w:r w:rsidR="00CD491E" w:rsidRPr="00A70B6E">
        <w:rPr>
          <w:lang w:val="en-US"/>
        </w:rPr>
        <w:t xml:space="preserve">. </w:t>
      </w:r>
      <w:r w:rsidR="00CD491E" w:rsidRPr="008265CB">
        <w:rPr>
          <w:lang w:val="en-US"/>
        </w:rPr>
        <w:t xml:space="preserve">Even </w:t>
      </w:r>
      <w:r w:rsidR="00CD491E">
        <w:rPr>
          <w:lang w:val="en-US"/>
        </w:rPr>
        <w:t xml:space="preserve">those </w:t>
      </w:r>
      <w:r w:rsidR="00CD491E" w:rsidRPr="008265CB">
        <w:rPr>
          <w:lang w:val="en-US"/>
        </w:rPr>
        <w:t xml:space="preserve">species that can survive </w:t>
      </w:r>
      <w:r w:rsidR="00CD491E" w:rsidRPr="00A70B6E">
        <w:rPr>
          <w:lang w:val="en-US"/>
        </w:rPr>
        <w:t xml:space="preserve">may not be able to establish a self-sustaining population, as </w:t>
      </w:r>
      <w:r w:rsidR="00CD491E" w:rsidRPr="00524D75">
        <w:rPr>
          <w:lang w:val="en-US"/>
        </w:rPr>
        <w:t>reproduction, development, and growth often</w:t>
      </w:r>
      <w:r w:rsidR="00CD491E">
        <w:rPr>
          <w:lang w:val="en-US"/>
        </w:rPr>
        <w:t xml:space="preserve"> have narrower optimal </w:t>
      </w:r>
      <w:r w:rsidR="00CD491E" w:rsidRPr="00524D75">
        <w:rPr>
          <w:lang w:val="en-US"/>
        </w:rPr>
        <w:t xml:space="preserve">ranges than survival </w:t>
      </w:r>
      <w:r w:rsidR="00CD491E" w:rsidRPr="00524D75">
        <w:rPr>
          <w:lang w:val="en-US"/>
        </w:rPr>
        <w:fldChar w:fldCharType="begin" w:fldLock="1"/>
      </w:r>
      <w:r w:rsidR="004B094B">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CD491E" w:rsidRPr="00524D75">
        <w:rPr>
          <w:lang w:val="en-US"/>
        </w:rPr>
        <w:fldChar w:fldCharType="separate"/>
      </w:r>
      <w:r w:rsidR="00CD491E" w:rsidRPr="00524D75">
        <w:rPr>
          <w:noProof/>
          <w:lang w:val="en-US"/>
        </w:rPr>
        <w:t>(Woodin et al. 2013)</w:t>
      </w:r>
      <w:r w:rsidR="00CD491E" w:rsidRPr="00524D75">
        <w:rPr>
          <w:lang w:val="en-US"/>
        </w:rPr>
        <w:fldChar w:fldCharType="end"/>
      </w:r>
      <w:r w:rsidR="00CD491E" w:rsidRPr="00524D75">
        <w:t>.</w:t>
      </w:r>
      <w:r w:rsidR="00CD491E">
        <w:rPr>
          <w:lang w:val="en-US"/>
        </w:rPr>
        <w:t xml:space="preserve"> </w:t>
      </w:r>
      <w:r w:rsidR="00850DE2">
        <w:rPr>
          <w:lang w:val="en-US"/>
        </w:rPr>
        <w:t>Th</w:t>
      </w:r>
      <w:r w:rsidR="00CD491E">
        <w:rPr>
          <w:lang w:val="en-US"/>
        </w:rPr>
        <w:t>e importance of these factors</w:t>
      </w:r>
      <w:r w:rsidR="00850DE2">
        <w:rPr>
          <w:lang w:val="en-US"/>
        </w:rPr>
        <w:t xml:space="preserve"> </w:t>
      </w:r>
      <w:r w:rsidR="00CD491E">
        <w:rPr>
          <w:lang w:val="en-US"/>
        </w:rPr>
        <w:t xml:space="preserve">in dictating NIS establishment </w:t>
      </w:r>
      <w:r w:rsidR="00000FAA">
        <w:rPr>
          <w:lang w:val="en-US"/>
        </w:rPr>
        <w:t>is</w:t>
      </w:r>
      <w:r w:rsidR="00D55E42" w:rsidRPr="00A70B6E">
        <w:rPr>
          <w:lang w:val="en-US"/>
        </w:rPr>
        <w:t xml:space="preserve"> </w:t>
      </w:r>
      <w:r w:rsidR="00152B34">
        <w:rPr>
          <w:lang w:val="en-US"/>
        </w:rPr>
        <w:t>expected to be greate</w:t>
      </w:r>
      <w:r w:rsidR="004862EE">
        <w:rPr>
          <w:lang w:val="en-US"/>
        </w:rPr>
        <w:t>st</w:t>
      </w:r>
      <w:r w:rsidR="00152B34">
        <w:rPr>
          <w:lang w:val="en-US"/>
        </w:rPr>
        <w:t xml:space="preserve"> when there is a large difference between environmental conditions at the port of arrival and at the port of origin</w:t>
      </w:r>
      <w:r w:rsidR="00850DE2">
        <w:rPr>
          <w:lang w:val="en-US"/>
        </w:rPr>
        <w:t xml:space="preserve">, such as marine NIS being transported to freshwater ports, or warm-temperate species making their way to the </w:t>
      </w:r>
      <w:r w:rsidR="004862EE">
        <w:rPr>
          <w:lang w:val="en-US"/>
        </w:rPr>
        <w:t xml:space="preserve">Arctic </w:t>
      </w:r>
      <w:r w:rsidR="004862EE">
        <w:rPr>
          <w:lang w:val="en-US"/>
        </w:rPr>
        <w:fldChar w:fldCharType="begin" w:fldLock="1"/>
      </w:r>
      <w:r w:rsidR="004862EE">
        <w:rPr>
          <w:lang w:val="en-US"/>
        </w:rPr>
        <w:instrText>ADDIN CSL_CITATION { "citationItems" : [ { "id" : "ITEM-1", "itemData" : { "DOI" : "10.1890/14-0545.1", "ISSN" : "1051-0761", "abstract" : "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 "author" : [ { "dropping-particle" : "", "family" : "Iacarella", "given" : "Josephine C.", "non-dropping-particle" : "", "parse-names" : false, "suffix" : "" }, { "dropping-particle" : "", "family" : "Dick", "given" : "Jaimie T.A.", "non-dropping-particle" : "", "parse-names" : false, "suffix" : "" }, { "dropping-particle" : "", "family" : "Alexander", "given" : "Mhairi E.", "non-dropping-particle" : "", "parse-names" : false, "suffix" : "" }, { "dropping-particle" : "", "family" : "Ricciardi", "given" : "Anthony", "non-dropping-particle" : "", "parse-names" : false, "suffix" : "" } ], "container-title" : "Ecological Applications", "id" : "ITEM-1", "issue" : "3", "issued" : { "date-parts" : [ [ "2015" ] ] }, "page" : "706-716", "title" : "Ecological impacts of invasive alien species along temperature gradients : testing the role of environmental matching", "type" : "article-journal", "volume" : "25" }, "uris" : [ "http://www.mendeley.com/documents/?uuid=9e1b5e4d-654e-4883-ab64-8e3166dc99a5" ] }, { "id" : "ITEM-2", "itemData" : { "author" : [ { "dropping-particle" : "", "family" : "Herborg", "given" : "Leif-Matthias", "non-dropping-particle" : "", "parse-names" : false, "suffix" : "" }, { "dropping-particle" : "", "family" : "Jerde", "given" : "Christopher L.", "non-dropping-particle" : "", "parse-names" : false, "suffix" : "" }, { "dropping-particle" : "", "family" : "Lodge", "given" : "David M.", "non-dropping-particle" : "", "parse-names" : false, "suffix" : "" }, { "dropping-particle" : "", "family" : "Ruiz", "given" : "Gregory M.", "non-dropping-particle" : "", "parse-names" : false, "suffix" : "" }, { "dropping-particle" : "", "family" : "MacIsaac", "given" : "Hugh J.", "non-dropping-particle" : "", "parse-names" : false, "suffix" : "" } ], "id" : "ITEM-2", "issue" : "3", "issued" : { "date-parts" : [ [ "2007" ] ] }, "page" : "663-674", "title" : "Predicting invasion risk using measures of introduction effort and environmental niche models", "type" : "article-journal", "volume" : "17" }, "uris" : [ "http://www.mendeley.com/documents/?uuid=37340a27-e57f-4054-b8ec-b590e8fb4395" ] } ], "mendeley" : { "formattedCitation" : "(Herborg et al. 2007, Iacarella et al. 2015)", "plainTextFormattedCitation" : "(Herborg et al. 2007, Iacarella et al. 2015)", "previouslyFormattedCitation" : "(Herborg et al. 2007, Iacarella et al. 2015)" }, "properties" : {  }, "schema" : "https://github.com/citation-style-language/schema/raw/master/csl-citation.json" }</w:instrText>
      </w:r>
      <w:r w:rsidR="004862EE">
        <w:rPr>
          <w:lang w:val="en-US"/>
        </w:rPr>
        <w:fldChar w:fldCharType="separate"/>
      </w:r>
      <w:r w:rsidR="004862EE" w:rsidRPr="004862EE">
        <w:rPr>
          <w:noProof/>
          <w:lang w:val="en-US"/>
        </w:rPr>
        <w:t>(Herborg et al. 2007, Iacarella et al. 2015)</w:t>
      </w:r>
      <w:r w:rsidR="004862EE">
        <w:rPr>
          <w:lang w:val="en-US"/>
        </w:rPr>
        <w:fldChar w:fldCharType="end"/>
      </w:r>
      <w:r w:rsidR="00B37649" w:rsidRPr="00A70B6E">
        <w:rPr>
          <w:lang w:val="en-US"/>
        </w:rPr>
        <w:t xml:space="preserve">. </w:t>
      </w:r>
    </w:p>
    <w:p w14:paraId="569B7ABD" w14:textId="5FC31DB3" w:rsidR="002B0BC1" w:rsidRPr="009E18C9" w:rsidRDefault="002B0BC1" w:rsidP="00953490">
      <w:pPr>
        <w:spacing w:line="360" w:lineRule="auto"/>
        <w:contextualSpacing/>
        <w:rPr>
          <w:lang w:val="en-US"/>
        </w:rPr>
      </w:pPr>
    </w:p>
    <w:p w14:paraId="16CFFB78" w14:textId="06BCC4AC" w:rsidR="004A5892" w:rsidRPr="00A70B6E" w:rsidRDefault="00CD491E" w:rsidP="009E18C9">
      <w:pPr>
        <w:spacing w:line="360" w:lineRule="auto"/>
        <w:contextualSpacing/>
        <w:rPr>
          <w:lang w:val="en-US"/>
        </w:rPr>
      </w:pPr>
      <w:r>
        <w:t>Arctic oceans are very different from most other marine ecoregions because they receive very little v</w:t>
      </w:r>
      <w:r w:rsidR="00560C84">
        <w:t xml:space="preserve">essel traffic and </w:t>
      </w:r>
      <w:r>
        <w:t xml:space="preserve">have </w:t>
      </w:r>
      <w:r w:rsidR="00560C84">
        <w:t>cold water temperatures</w:t>
      </w:r>
      <w:r>
        <w:t xml:space="preserve"> nearly year-round. Low vessel traffic and cold temperatures </w:t>
      </w:r>
      <w:r w:rsidR="00560C84">
        <w:t>have been proposed</w:t>
      </w:r>
      <w:r w:rsidR="009E18C9">
        <w:t xml:space="preserve"> to</w:t>
      </w:r>
      <w:r w:rsidR="00F1426D">
        <w:t xml:space="preserve"> explain the low rates of intr</w:t>
      </w:r>
      <w:r>
        <w:t xml:space="preserve">oductions known from the Arctic, </w:t>
      </w:r>
      <w:r>
        <w:rPr>
          <w:lang w:val="en-US"/>
        </w:rPr>
        <w:t>but</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w:t>
      </w:r>
      <w:r>
        <w:rPr>
          <w:lang w:val="en-US"/>
        </w:rPr>
        <w:t>ctually a</w:t>
      </w:r>
      <w:r w:rsidR="009E18C9">
        <w:rPr>
          <w:lang w:val="en-US"/>
        </w:rPr>
        <w:t>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Pr>
          <w:lang w:val="en-US"/>
        </w:rPr>
        <w:t xml:space="preserve">studies have shown that </w:t>
      </w:r>
      <w:r w:rsidR="004A5892" w:rsidRPr="00A70B6E">
        <w:rPr>
          <w:lang w:val="en-US"/>
        </w:rPr>
        <w:t xml:space="preserve">NIS are 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w:t>
      </w:r>
      <w:r w:rsidR="004A5892" w:rsidRPr="00A70B6E">
        <w:rPr>
          <w:lang w:val="en-US"/>
        </w:rPr>
        <w:lastRenderedPageBreak/>
        <w:t xml:space="preserve">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w:t>
      </w:r>
      <w:r w:rsidR="004862EE">
        <w:rPr>
          <w:lang w:val="en-US"/>
        </w:rPr>
        <w:t>can establish self-sustaining populations</w:t>
      </w:r>
      <w:r w:rsidR="004A5892" w:rsidRPr="00A70B6E">
        <w:rPr>
          <w:lang w:val="en-US"/>
        </w:rPr>
        <w:t xml:space="preserve"> in Arctic waters once (or assuming) they have been successfully transported. </w:t>
      </w:r>
      <w:r w:rsidR="00560C84">
        <w:t xml:space="preserve">Because most NIS </w:t>
      </w:r>
      <w:r w:rsidR="004862EE">
        <w:t>originate</w:t>
      </w:r>
      <w:r w:rsidR="00560C84">
        <w:t xml:space="preserve"> from temperate regions </w:t>
      </w:r>
      <w:r w:rsidR="00560C84" w:rsidRPr="00560C84">
        <w:rPr>
          <w:highlight w:val="yellow"/>
        </w:rPr>
        <w:t>(cite)</w:t>
      </w:r>
      <w:r w:rsidR="00560C84">
        <w:t xml:space="preserve">, they may lack the ability to survive or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w:t>
      </w:r>
      <w:r w:rsidR="004862EE">
        <w:rPr>
          <w:lang w:val="en-US"/>
        </w:rPr>
        <w:fldChar w:fldCharType="begin" w:fldLock="1"/>
      </w:r>
      <w:r w:rsidR="004862EE">
        <w:rPr>
          <w:lang w:val="en-US"/>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4862EE">
        <w:rPr>
          <w:lang w:val="en-US"/>
        </w:rPr>
        <w:fldChar w:fldCharType="separate"/>
      </w:r>
      <w:r w:rsidR="004862EE" w:rsidRPr="004862EE">
        <w:rPr>
          <w:noProof/>
          <w:lang w:val="en-US"/>
        </w:rPr>
        <w:t>(de Rivera et al. 2011)</w:t>
      </w:r>
      <w:r w:rsidR="004862EE">
        <w:rPr>
          <w:lang w:val="en-US"/>
        </w:rPr>
        <w:fldChar w:fldCharType="end"/>
      </w:r>
      <w:r w:rsidR="004A5892" w:rsidRPr="00A70B6E">
        <w:rPr>
          <w:lang w:val="en-US"/>
        </w:rPr>
        <w:t xml:space="preserve">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xml:space="preserve">. Only one study </w:t>
      </w:r>
      <w:r w:rsidR="004862EE">
        <w:rPr>
          <w:lang w:val="en-US"/>
        </w:rPr>
        <w:fldChar w:fldCharType="begin" w:fldLock="1"/>
      </w:r>
      <w:r w:rsidR="004862E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mendeley" : { "formattedCitation" : "(Ware et al. 2016)", "plainTextFormattedCitation" : "(Ware et al. 2016)", "previouslyFormattedCitation" : "(Ware et al. 2016)" }, "properties" : {  }, "schema" : "https://github.com/citation-style-language/schema/raw/master/csl-citation.json" }</w:instrText>
      </w:r>
      <w:r w:rsidR="004862EE">
        <w:rPr>
          <w:lang w:val="en-US"/>
        </w:rPr>
        <w:fldChar w:fldCharType="separate"/>
      </w:r>
      <w:r w:rsidR="004862EE" w:rsidRPr="004862EE">
        <w:rPr>
          <w:noProof/>
          <w:lang w:val="en-US"/>
        </w:rPr>
        <w:t>(Ware et al. 2016)</w:t>
      </w:r>
      <w:r w:rsidR="004862EE">
        <w:rPr>
          <w:lang w:val="en-US"/>
        </w:rPr>
        <w:fldChar w:fldCharType="end"/>
      </w:r>
      <w:r w:rsidR="004862EE">
        <w:rPr>
          <w:lang w:val="en-US"/>
        </w:rPr>
        <w:t xml:space="preserve"> </w:t>
      </w:r>
      <w:r w:rsidR="004A5892" w:rsidRPr="00A70B6E">
        <w:rPr>
          <w:lang w:val="en-US"/>
        </w:rPr>
        <w:t>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19" w:name="_m7oo5zak2jfc" w:colFirst="0" w:colLast="0"/>
      <w:bookmarkStart w:id="20" w:name="_rq0l47zex3zr" w:colFirst="0" w:colLast="0"/>
      <w:bookmarkEnd w:id="19"/>
      <w:bookmarkEnd w:id="20"/>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1" w:name="_8ktb2c9fr4av" w:colFirst="0" w:colLast="0"/>
      <w:bookmarkEnd w:id="21"/>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w:t>
      </w:r>
      <w:r w:rsidR="00AF591D" w:rsidRPr="00A70B6E">
        <w:rPr>
          <w:lang w:val="en-US"/>
        </w:rPr>
        <w:lastRenderedPageBreak/>
        <w:t>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2" w:name="_8bc9cfv03n6p" w:colFirst="0" w:colLast="0"/>
      <w:bookmarkEnd w:id="22"/>
      <w:r w:rsidRPr="00A70B6E">
        <w:t>Methods</w:t>
      </w:r>
    </w:p>
    <w:p w14:paraId="36636D33" w14:textId="77777777" w:rsidR="00723773" w:rsidRPr="00A70B6E" w:rsidRDefault="00874591" w:rsidP="00BB5655">
      <w:pPr>
        <w:pStyle w:val="Heading2"/>
      </w:pPr>
      <w:bookmarkStart w:id="23" w:name="_kncwpiu8qj9q" w:colFirst="0" w:colLast="0"/>
      <w:bookmarkEnd w:id="23"/>
      <w:r w:rsidRPr="00A70B6E">
        <w:t>Study area</w:t>
      </w:r>
    </w:p>
    <w:p w14:paraId="11D840A4" w14:textId="40001D6F" w:rsidR="0024210F" w:rsidRDefault="00874591" w:rsidP="00CD491E">
      <w:pPr>
        <w:spacing w:before="200" w:line="360" w:lineRule="auto"/>
        <w:contextualSpacing/>
        <w:rPr>
          <w:lang w:val="en-US"/>
        </w:rPr>
      </w:pPr>
      <w:bookmarkStart w:id="24" w:name="_a71bbqx0je6i" w:colFirst="0" w:colLast="0"/>
      <w:bookmarkEnd w:id="24"/>
      <w:r w:rsidRPr="00A70B6E">
        <w:rPr>
          <w:lang w:val="en-US"/>
        </w:rPr>
        <w:t xml:space="preserve">The Bering Sea </w:t>
      </w:r>
      <w:r w:rsidR="00794004" w:rsidRPr="00A70B6E">
        <w:rPr>
          <w:lang w:val="en-US"/>
        </w:rPr>
        <w:t xml:space="preserve">lies between the </w:t>
      </w:r>
      <w:r w:rsidR="00794004" w:rsidRPr="004B094B">
        <w:rPr>
          <w:lang w:val="en-US"/>
        </w:rPr>
        <w:t>temperate North Pacific Ocean and the arctic waters of the Chukchi Sea</w:t>
      </w:r>
      <w:r w:rsidR="002C6F48" w:rsidRPr="004B094B">
        <w:rPr>
          <w:lang w:val="en-US"/>
        </w:rPr>
        <w:t xml:space="preserve">. </w:t>
      </w:r>
      <w:r w:rsidR="00AD2E98" w:rsidRPr="004B094B">
        <w:rPr>
          <w:lang w:val="en-US"/>
        </w:rPr>
        <w:t>This large, dynamic ecosystem</w:t>
      </w:r>
      <w:r w:rsidR="006E034B" w:rsidRPr="004B094B">
        <w:rPr>
          <w:lang w:val="en-US"/>
        </w:rPr>
        <w:t xml:space="preserve"> spans </w:t>
      </w:r>
      <w:r w:rsidR="00274537" w:rsidRPr="004B094B">
        <w:rPr>
          <w:lang w:val="en-US"/>
        </w:rPr>
        <w:t>1</w:t>
      </w:r>
      <w:r w:rsidR="004B094B" w:rsidRPr="004B094B">
        <w:rPr>
          <w:lang w:val="en-US"/>
        </w:rPr>
        <w:t>4</w:t>
      </w:r>
      <w:r w:rsidR="00274537" w:rsidRPr="004B094B">
        <w:rPr>
          <w:lang w:val="en-US"/>
        </w:rPr>
        <w:t xml:space="preserve"> degrees of latitude and extends</w:t>
      </w:r>
      <w:r w:rsidR="00274537" w:rsidRPr="00A70B6E">
        <w:rPr>
          <w:lang w:val="en-US"/>
        </w:rPr>
        <w:t xml:space="preserve"> more than 1,</w:t>
      </w:r>
      <w:r w:rsidR="00BF5CA0" w:rsidRPr="00A70B6E">
        <w:rPr>
          <w:lang w:val="en-US"/>
        </w:rPr>
        <w:t>5</w:t>
      </w:r>
      <w:r w:rsidR="00274537" w:rsidRPr="00A70B6E">
        <w:rPr>
          <w:lang w:val="en-US"/>
        </w:rPr>
        <w:t xml:space="preserve">00 kilometers from Alaska (USA) to </w:t>
      </w:r>
      <w:r w:rsidR="00274537" w:rsidRPr="0041283E">
        <w:rPr>
          <w:lang w:val="en-US"/>
        </w:rPr>
        <w:t>Russia (</w:t>
      </w:r>
      <w:r w:rsidR="00274537" w:rsidRPr="0041283E">
        <w:rPr>
          <w:highlight w:val="yellow"/>
          <w:lang w:val="en-US"/>
        </w:rPr>
        <w:t>Fig</w:t>
      </w:r>
      <w:r w:rsidR="009E27C5" w:rsidRPr="0041283E">
        <w:rPr>
          <w:highlight w:val="yellow"/>
          <w:lang w:val="en-US"/>
        </w:rPr>
        <w:t>ure</w:t>
      </w:r>
      <w:r w:rsidR="00274537" w:rsidRPr="0041283E">
        <w:rPr>
          <w:highlight w:val="yellow"/>
          <w:lang w:val="en-US"/>
        </w:rPr>
        <w:t xml:space="preserve"> 1</w:t>
      </w:r>
      <w:r w:rsidR="00274537" w:rsidRPr="0041283E">
        <w:rPr>
          <w:lang w:val="en-US"/>
        </w:rPr>
        <w:t xml:space="preserve">). </w:t>
      </w:r>
      <w:r w:rsidR="00AD2E98" w:rsidRPr="0041283E">
        <w:rPr>
          <w:lang w:val="en-US"/>
        </w:rPr>
        <w:t>It</w:t>
      </w:r>
      <w:r w:rsidR="00274537" w:rsidRPr="00A70B6E">
        <w:rPr>
          <w:lang w:val="en-US"/>
        </w:rPr>
        <w:t xml:space="preserve"> is comprised of a deep-water basin, an extensive eastern continental shelf, and a narrow western shelf (</w:t>
      </w:r>
      <w:r w:rsidR="00274537" w:rsidRPr="0041283E">
        <w:rPr>
          <w:highlight w:val="yellow"/>
          <w:lang w:val="en-US"/>
        </w:rPr>
        <w:t>Fig</w:t>
      </w:r>
      <w:r w:rsidR="0041283E" w:rsidRPr="0041283E">
        <w:rPr>
          <w:highlight w:val="yellow"/>
          <w:lang w:val="en-US"/>
        </w:rPr>
        <w:t>ure</w:t>
      </w:r>
      <w:r w:rsidR="00274537" w:rsidRPr="0041283E">
        <w:rPr>
          <w:highlight w:val="yellow"/>
          <w:lang w:val="en-US"/>
        </w:rPr>
        <w:t xml:space="preserve"> 1</w:t>
      </w:r>
      <w:r w:rsidR="00B971EB" w:rsidRPr="00A70B6E">
        <w:rPr>
          <w:lang w:val="en-US"/>
        </w:rPr>
        <w:t>)</w:t>
      </w:r>
      <w:r w:rsidR="00274537" w:rsidRPr="00A70B6E">
        <w:rPr>
          <w:lang w:val="en-US"/>
        </w:rPr>
        <w:t xml:space="preserve">. </w:t>
      </w:r>
      <w:r w:rsidR="00CD491E">
        <w:rPr>
          <w:lang w:val="en-US"/>
        </w:rPr>
        <w:t xml:space="preserve">The Bering Sea’s eastern shelf </w:t>
      </w:r>
      <w:r w:rsidR="00CD491E" w:rsidRPr="00A70B6E">
        <w:rPr>
          <w:lang w:val="en-US"/>
        </w:rPr>
        <w:t xml:space="preserve">boasts some of the highest level of marine productivity in the world, </w:t>
      </w:r>
      <w:r w:rsidR="00CD491E">
        <w:rPr>
          <w:lang w:val="en-US"/>
        </w:rPr>
        <w:t xml:space="preserve">supporting </w:t>
      </w:r>
      <w:r w:rsidR="00CD491E" w:rsidRPr="00A70B6E">
        <w:rPr>
          <w:lang w:val="en-US"/>
        </w:rPr>
        <w:t xml:space="preserve">a US $1 billion commercial fishery </w:t>
      </w:r>
      <w:r w:rsidR="004B094B">
        <w:rPr>
          <w:lang w:val="en-US"/>
        </w:rPr>
        <w:t>that</w:t>
      </w:r>
      <w:r w:rsidR="00CD491E">
        <w:rPr>
          <w:lang w:val="en-US"/>
        </w:rPr>
        <w:t xml:space="preserve"> </w:t>
      </w:r>
      <w:r w:rsidR="004B094B">
        <w:rPr>
          <w:lang w:val="en-US"/>
        </w:rPr>
        <w:t>provides</w:t>
      </w:r>
      <w:r w:rsidR="00CD491E" w:rsidRPr="00A70B6E">
        <w:rPr>
          <w:lang w:val="en-US"/>
        </w:rPr>
        <w:t xml:space="preserve"> the U.S. with 50% of its wild-caught seafood</w:t>
      </w:r>
      <w:r w:rsidR="00CD491E">
        <w:rPr>
          <w:lang w:val="en-US"/>
        </w:rPr>
        <w:t xml:space="preserve">. </w:t>
      </w:r>
      <w:r w:rsidR="0024210F">
        <w:rPr>
          <w:lang w:val="en-US"/>
        </w:rPr>
        <w:t>The Bering Sea is a</w:t>
      </w:r>
      <w:r w:rsidR="00CD491E">
        <w:rPr>
          <w:lang w:val="en-US"/>
        </w:rPr>
        <w:t>lso a hub for</w:t>
      </w:r>
      <w:r w:rsidR="0024210F">
        <w:rPr>
          <w:lang w:val="en-US"/>
        </w:rPr>
        <w:t xml:space="preserve"> international and regional shipping traffic</w:t>
      </w:r>
      <w:r w:rsidR="00152CDE">
        <w:rPr>
          <w:lang w:val="en-US"/>
        </w:rPr>
        <w:t xml:space="preserve"> </w:t>
      </w:r>
      <w:r w:rsidR="00152CDE">
        <w:rPr>
          <w:lang w:val="en-US"/>
        </w:rPr>
        <w:fldChar w:fldCharType="begin" w:fldLock="1"/>
      </w:r>
      <w:r w:rsidR="00152CD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mendeley" : { "formattedCitation" : "(McGee et al. 2006)", "plainTextFormattedCitation" : "(McGee et al. 2006)", "previouslyFormattedCitation" : "(McGee et al. 2006)" }, "properties" : {  }, "schema" : "https://github.com/citation-style-language/schema/raw/master/csl-citation.json" }</w:instrText>
      </w:r>
      <w:r w:rsidR="00152CDE">
        <w:rPr>
          <w:lang w:val="en-US"/>
        </w:rPr>
        <w:fldChar w:fldCharType="separate"/>
      </w:r>
      <w:r w:rsidR="00152CDE" w:rsidRPr="00152CDE">
        <w:rPr>
          <w:noProof/>
          <w:lang w:val="en-US"/>
        </w:rPr>
        <w:t>(McGee et al. 2006)</w:t>
      </w:r>
      <w:r w:rsidR="00152CDE">
        <w:rPr>
          <w:lang w:val="en-US"/>
        </w:rPr>
        <w:fldChar w:fldCharType="end"/>
      </w:r>
      <w:r w:rsidR="00152CDE">
        <w:rPr>
          <w:lang w:val="en-US"/>
        </w:rPr>
        <w:t>.</w:t>
      </w:r>
      <w:r w:rsidR="0024210F">
        <w:rPr>
          <w:lang w:val="en-US"/>
        </w:rPr>
        <w:t xml:space="preserve"> </w:t>
      </w:r>
      <w:r w:rsidR="00CD491E">
        <w:rPr>
          <w:lang w:val="en-US"/>
        </w:rPr>
        <w:t>To date, o</w:t>
      </w:r>
      <w:r w:rsidR="0024210F" w:rsidRPr="00A70B6E">
        <w:rPr>
          <w:lang w:val="en-US"/>
        </w:rPr>
        <w:t xml:space="preserve">nly four NIS have been reported in the Bering Sea: </w:t>
      </w:r>
      <w:proofErr w:type="spellStart"/>
      <w:r w:rsidR="0024210F" w:rsidRPr="00A70B6E">
        <w:rPr>
          <w:i/>
          <w:lang w:val="en-US"/>
        </w:rPr>
        <w:t>Alosa</w:t>
      </w:r>
      <w:proofErr w:type="spellEnd"/>
      <w:r w:rsidR="0024210F" w:rsidRPr="00A70B6E">
        <w:rPr>
          <w:i/>
          <w:lang w:val="en-US"/>
        </w:rPr>
        <w:t xml:space="preserve"> </w:t>
      </w:r>
      <w:proofErr w:type="spellStart"/>
      <w:r w:rsidR="0024210F" w:rsidRPr="00A70B6E">
        <w:rPr>
          <w:i/>
          <w:lang w:val="en-US"/>
        </w:rPr>
        <w:t>sapidissima</w:t>
      </w:r>
      <w:proofErr w:type="spellEnd"/>
      <w:r w:rsidR="0024210F" w:rsidRPr="00A70B6E">
        <w:rPr>
          <w:lang w:val="en-US"/>
        </w:rPr>
        <w:t xml:space="preserve">, </w:t>
      </w:r>
      <w:proofErr w:type="spellStart"/>
      <w:r w:rsidR="0024210F" w:rsidRPr="00A70B6E">
        <w:rPr>
          <w:i/>
          <w:lang w:val="en-US"/>
        </w:rPr>
        <w:t>Caprella</w:t>
      </w:r>
      <w:proofErr w:type="spellEnd"/>
      <w:r w:rsidR="0024210F" w:rsidRPr="00A70B6E">
        <w:rPr>
          <w:i/>
          <w:lang w:val="en-US"/>
        </w:rPr>
        <w:t xml:space="preserve"> </w:t>
      </w:r>
      <w:proofErr w:type="spellStart"/>
      <w:r w:rsidR="0024210F" w:rsidRPr="00A70B6E">
        <w:rPr>
          <w:i/>
          <w:lang w:val="en-US"/>
        </w:rPr>
        <w:t>mutica</w:t>
      </w:r>
      <w:proofErr w:type="spellEnd"/>
      <w:r w:rsidR="0024210F" w:rsidRPr="00A70B6E">
        <w:rPr>
          <w:lang w:val="en-US"/>
        </w:rPr>
        <w:t xml:space="preserve">, </w:t>
      </w:r>
      <w:r w:rsidR="0024210F" w:rsidRPr="00A70B6E">
        <w:rPr>
          <w:i/>
          <w:lang w:val="en-US"/>
        </w:rPr>
        <w:t xml:space="preserve">Mya </w:t>
      </w:r>
      <w:proofErr w:type="spellStart"/>
      <w:r w:rsidR="0024210F" w:rsidRPr="00A70B6E">
        <w:rPr>
          <w:i/>
          <w:lang w:val="en-US"/>
        </w:rPr>
        <w:t>arenaria</w:t>
      </w:r>
      <w:proofErr w:type="spellEnd"/>
      <w:r w:rsidR="0024210F" w:rsidRPr="00A70B6E">
        <w:rPr>
          <w:lang w:val="en-US"/>
        </w:rPr>
        <w:t xml:space="preserve">, and </w:t>
      </w:r>
      <w:r w:rsidR="0024210F" w:rsidRPr="00A70B6E">
        <w:rPr>
          <w:i/>
          <w:lang w:val="en-US"/>
        </w:rPr>
        <w:t xml:space="preserve">Salmo </w:t>
      </w:r>
      <w:proofErr w:type="spellStart"/>
      <w:r w:rsidR="0024210F" w:rsidRPr="00A70B6E">
        <w:rPr>
          <w:i/>
          <w:lang w:val="en-US"/>
        </w:rPr>
        <w:t>salar</w:t>
      </w:r>
      <w:proofErr w:type="spellEnd"/>
      <w:r w:rsidR="0024210F" w:rsidRPr="00A70B6E">
        <w:rPr>
          <w:lang w:val="en-US"/>
        </w:rPr>
        <w:t xml:space="preserve"> (</w:t>
      </w:r>
      <w:proofErr w:type="spellStart"/>
      <w:r w:rsidR="0024210F" w:rsidRPr="00A70B6E">
        <w:rPr>
          <w:lang w:val="en-US"/>
        </w:rPr>
        <w:t>Fofonoff</w:t>
      </w:r>
      <w:proofErr w:type="spellEnd"/>
      <w:r w:rsidR="0024210F" w:rsidRPr="00A70B6E">
        <w:rPr>
          <w:lang w:val="en-US"/>
        </w:rPr>
        <w:t xml:space="preserve"> et al. 2003; see Powers et al. </w:t>
      </w:r>
      <w:r w:rsidR="0024210F" w:rsidRPr="00A70B6E">
        <w:rPr>
          <w:lang w:val="en-US"/>
        </w:rPr>
        <w:fldChar w:fldCharType="begin" w:fldLock="1"/>
      </w:r>
      <w:r w:rsidR="0024210F"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24210F" w:rsidRPr="00A70B6E">
        <w:rPr>
          <w:lang w:val="en-US"/>
        </w:rPr>
        <w:fldChar w:fldCharType="separate"/>
      </w:r>
      <w:r w:rsidR="0024210F" w:rsidRPr="00A70B6E">
        <w:rPr>
          <w:noProof/>
          <w:lang w:val="en-US"/>
        </w:rPr>
        <w:t>(2006)</w:t>
      </w:r>
      <w:r w:rsidR="0024210F" w:rsidRPr="00A70B6E">
        <w:rPr>
          <w:lang w:val="en-US"/>
        </w:rPr>
        <w:fldChar w:fldCharType="end"/>
      </w:r>
      <w:r w:rsidR="0024210F" w:rsidRPr="00A70B6E">
        <w:rPr>
          <w:lang w:val="en-US"/>
        </w:rPr>
        <w:t xml:space="preserve"> for a discussion on the history of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in Alaska). Of these, only </w:t>
      </w:r>
      <w:r w:rsidR="0024210F" w:rsidRPr="00A70B6E">
        <w:rPr>
          <w:i/>
          <w:lang w:val="en-US"/>
        </w:rPr>
        <w:t xml:space="preserve">C. </w:t>
      </w:r>
      <w:proofErr w:type="spellStart"/>
      <w:r w:rsidR="0024210F" w:rsidRPr="00A70B6E">
        <w:rPr>
          <w:i/>
          <w:lang w:val="en-US"/>
        </w:rPr>
        <w:t>mutica</w:t>
      </w:r>
      <w:proofErr w:type="spellEnd"/>
      <w:r w:rsidR="0024210F" w:rsidRPr="00A70B6E">
        <w:rPr>
          <w:i/>
          <w:lang w:val="en-US"/>
        </w:rPr>
        <w:t xml:space="preserve"> </w:t>
      </w:r>
      <w:r w:rsidR="0024210F" w:rsidRPr="00A70B6E">
        <w:rPr>
          <w:lang w:val="en-US"/>
        </w:rPr>
        <w:t xml:space="preserve">and </w:t>
      </w:r>
      <w:r w:rsidR="0024210F" w:rsidRPr="00A70B6E">
        <w:rPr>
          <w:i/>
          <w:lang w:val="en-US"/>
        </w:rPr>
        <w:t xml:space="preserve">M. </w:t>
      </w:r>
      <w:proofErr w:type="spellStart"/>
      <w:r w:rsidR="0024210F" w:rsidRPr="00A70B6E">
        <w:rPr>
          <w:i/>
          <w:lang w:val="en-US"/>
        </w:rPr>
        <w:t>arenaria</w:t>
      </w:r>
      <w:proofErr w:type="spellEnd"/>
      <w:r w:rsidR="0024210F" w:rsidRPr="00A70B6E">
        <w:rPr>
          <w:i/>
          <w:lang w:val="en-US"/>
        </w:rPr>
        <w:t xml:space="preserve"> </w:t>
      </w:r>
      <w:r w:rsidR="0024210F" w:rsidRPr="00A70B6E">
        <w:rPr>
          <w:lang w:val="en-US"/>
        </w:rPr>
        <w:t xml:space="preserve">have established populations </w:t>
      </w:r>
      <w:r w:rsidR="0024210F" w:rsidRPr="00A70B6E">
        <w:rPr>
          <w:lang w:val="en-US"/>
        </w:rPr>
        <w:fldChar w:fldCharType="begin" w:fldLock="1"/>
      </w:r>
      <w:r w:rsidR="0024210F"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24210F" w:rsidRPr="00A70B6E">
        <w:rPr>
          <w:lang w:val="en-US"/>
        </w:rPr>
        <w:fldChar w:fldCharType="separate"/>
      </w:r>
      <w:r w:rsidR="0024210F" w:rsidRPr="00A70B6E">
        <w:rPr>
          <w:noProof/>
          <w:lang w:val="en-US"/>
        </w:rPr>
        <w:t>(Ashton et al. 2008)</w:t>
      </w:r>
      <w:r w:rsidR="0024210F" w:rsidRPr="00A70B6E">
        <w:rPr>
          <w:lang w:val="en-US"/>
        </w:rPr>
        <w:fldChar w:fldCharType="end"/>
      </w:r>
      <w:r w:rsidR="0024210F"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25" w:name="_hngxq6xkmksq" w:colFirst="0" w:colLast="0"/>
      <w:bookmarkStart w:id="26" w:name="_7quuthb2m275" w:colFirst="0" w:colLast="0"/>
      <w:bookmarkEnd w:id="25"/>
      <w:bookmarkEnd w:id="26"/>
      <w:r w:rsidRPr="00A70B6E">
        <w:t xml:space="preserve">Defining </w:t>
      </w:r>
      <w:r w:rsidR="004D0EA5" w:rsidRPr="00A70B6E">
        <w:t xml:space="preserve">taxa-specific </w:t>
      </w:r>
      <w:r w:rsidRPr="00A70B6E">
        <w:t>tolerances</w:t>
      </w:r>
    </w:p>
    <w:p w14:paraId="78B77499" w14:textId="52BC2F4C"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 xml:space="preserve">nearby marine </w:t>
      </w:r>
      <w:r w:rsidRPr="00A70B6E">
        <w:rPr>
          <w:lang w:val="en-US"/>
        </w:rPr>
        <w:lastRenderedPageBreak/>
        <w:t xml:space="preserve">ecoregions </w:t>
      </w:r>
      <w:r w:rsidR="0009338B">
        <w:rPr>
          <w:lang w:val="en-US"/>
        </w:rPr>
        <w:fldChar w:fldCharType="begin" w:fldLock="1"/>
      </w:r>
      <w:r w:rsidR="0009338B">
        <w:rPr>
          <w:lang w:val="en-US"/>
        </w:rPr>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09338B">
        <w:rPr>
          <w:lang w:val="en-US"/>
        </w:rPr>
        <w:fldChar w:fldCharType="separate"/>
      </w:r>
      <w:r w:rsidR="0009338B" w:rsidRPr="0009338B">
        <w:rPr>
          <w:noProof/>
          <w:lang w:val="en-US"/>
        </w:rPr>
        <w:t>(sensu Spalding et al. 2007)</w:t>
      </w:r>
      <w:r w:rsidR="0009338B">
        <w:rPr>
          <w:lang w:val="en-US"/>
        </w:rPr>
        <w:fldChar w:fldCharType="end"/>
      </w:r>
      <w:r w:rsidRPr="00A70B6E">
        <w:rPr>
          <w:lang w:val="en-US"/>
        </w:rPr>
        <w:t xml:space="preserve">. The taxa list was developed by downloading and digitizing occurrence records from the National Exotic Marine and Estuarine Species Information System </w:t>
      </w:r>
      <w:r w:rsidR="0009338B">
        <w:rPr>
          <w:lang w:val="en-US"/>
        </w:rPr>
        <w:fldChar w:fldCharType="begin" w:fldLock="1"/>
      </w:r>
      <w:r w:rsidR="0009338B">
        <w:rPr>
          <w:lang w:val="en-US"/>
        </w:rPr>
        <w:instrText>ADDIN CSL_CITATION { "citationItems" : [ { "id" : "ITEM-1", "itemData" : { "URL" : "http://invasions.si.edu/nemesis/", "author" : [ { "dropping-particle" : "", "family" : "Fofonoff", "given" : "P.W.", "non-dropping-particle" : "", "parse-names" : false, "suffix" : "" }, { "dropping-particle" : "", "family" : "Ruiz", "given" : "G.M.", "non-dropping-particle" : "", "parse-names" : false, "suffix" : "" }, { "dropping-particle" : "", "family" : "Steves", "given" : "B.", "non-dropping-particle" : "", "parse-names" : false, "suffix" : "" }, { "dropping-particle" : "", "family" : "Simkanin", "given" : "C.", "non-dropping-particle" : "", "parse-names" : false, "suffix" : "" }, { "dropping-particle" : "", "family" : "Carlton", "given" : "J.T.", "non-dropping-particle" : "", "parse-names" : false, "suffix" : "" } ], "id" : "ITEM-1", "issued" : { "date-parts" : [ [ "2003" ] ] }, "title" : "National Exotic Marine and Estuarine Species Information System (NEMESIS)", "type" : "webpage" }, "prefix" : "NEMESIS; ", "uris" : [ "http://www.mendeley.com/documents/?uuid=9b8fe18c-7876-496b-9778-5a6f4a6482f3" ] } ], "mendeley" : { "formattedCitation" : "(NEMESIS; Fofonoff et al. 2003)", "plainTextFormattedCitation" : "(NEMESIS; Fofonoff et al. 2003)", "previouslyFormattedCitation" : "(NEMESIS; Fofonoff et al. 2003)" }, "properties" : {  }, "schema" : "https://github.com/citation-style-language/schema/raw/master/csl-citation.json" }</w:instrText>
      </w:r>
      <w:r w:rsidR="0009338B">
        <w:rPr>
          <w:lang w:val="en-US"/>
        </w:rPr>
        <w:fldChar w:fldCharType="separate"/>
      </w:r>
      <w:r w:rsidR="0009338B" w:rsidRPr="0009338B">
        <w:rPr>
          <w:noProof/>
          <w:lang w:val="en-US"/>
        </w:rPr>
        <w:t>(NEMESIS; Fofonoff et al. 2003)</w:t>
      </w:r>
      <w:r w:rsidR="0009338B">
        <w:rPr>
          <w:lang w:val="en-US"/>
        </w:rPr>
        <w:fldChar w:fldCharType="end"/>
      </w:r>
      <w:r w:rsidR="0009338B">
        <w:rPr>
          <w:lang w:val="en-US"/>
        </w:rPr>
        <w:t xml:space="preserve"> </w:t>
      </w:r>
      <w:r w:rsidRPr="00A70B6E">
        <w:rPr>
          <w:lang w:val="en-US"/>
        </w:rPr>
        <w:t>and the Nonindigenous Aquatic Species Database</w:t>
      </w:r>
      <w:r w:rsidR="00152B34">
        <w:rPr>
          <w:lang w:val="en-US"/>
        </w:rPr>
        <w:t xml:space="preserve"> </w:t>
      </w:r>
      <w:r w:rsidR="00152B34">
        <w:rPr>
          <w:lang w:val="en-US"/>
        </w:rPr>
        <w:fldChar w:fldCharType="begin" w:fldLock="1"/>
      </w:r>
      <w:r w:rsidR="00152B34">
        <w:rPr>
          <w:lang w:val="en-US"/>
        </w:rPr>
        <w:instrText>ADDIN CSL_CITATION { "citationItems" : [ { "id" : "ITEM-1", "itemData" : { "URL" : "https://nas.er.usgs.gov/", "author" : [ { "dropping-particle" : "", "family" : "Fuller", "given" : "P. F.", "non-dropping-particle" : "", "parse-names" : false, "suffix" : "" }, { "dropping-particle" : "", "family" : "Benson", "given" : "A. J.", "non-dropping-particle" : "", "parse-names" : false, "suffix" : "" } ], "id" : "ITEM-1", "issued" : { "date-parts" : [ [ "2013" ] ] }, "title" : "Nonindigenous Aquatic Species Database (NAS)", "type" : "webpage" }, "uris" : [ "http://www.mendeley.com/documents/?uuid=49841ea7-0959-49b6-a136-586fc335ca77" ] } ], "mendeley" : { "formattedCitation" : "(Fuller and Benson 2013)", "plainTextFormattedCitation" : "(Fuller and Benson 2013)", "previouslyFormattedCitation" : "(Fuller and Benson 2013)" }, "properties" : {  }, "schema" : "https://github.com/citation-style-language/schema/raw/master/csl-citation.json" }</w:instrText>
      </w:r>
      <w:r w:rsidR="00152B34">
        <w:rPr>
          <w:lang w:val="en-US"/>
        </w:rPr>
        <w:fldChar w:fldCharType="separate"/>
      </w:r>
      <w:r w:rsidR="00152B34" w:rsidRPr="00152B34">
        <w:rPr>
          <w:noProof/>
          <w:lang w:val="en-US"/>
        </w:rPr>
        <w:t>(Fuller and Benson 2013)</w:t>
      </w:r>
      <w:r w:rsidR="00152B34">
        <w:rPr>
          <w:lang w:val="en-US"/>
        </w:rPr>
        <w:fldChar w:fldCharType="end"/>
      </w:r>
      <w:r w:rsidRPr="00A70B6E">
        <w:rPr>
          <w:lang w:val="en-US"/>
        </w:rPr>
        <w:t xml:space="preserve">. Given the time required for ranking, the list was subset to 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euryhaline species with a minimum survival salinity tolerance ≥30 parts per trillion (ppt). The most common taxonomic groups were Crustacea (</w:t>
      </w:r>
      <w:r w:rsidR="00152B34" w:rsidRPr="004862EE">
        <w:rPr>
          <w:i/>
          <w:lang w:val="en-US"/>
        </w:rPr>
        <w:t>n</w:t>
      </w:r>
      <w:r w:rsidRPr="00A70B6E">
        <w:rPr>
          <w:lang w:val="en-US"/>
        </w:rPr>
        <w:t>=15), Mollusca (</w:t>
      </w:r>
      <w:r w:rsidR="00152B34" w:rsidRPr="004862EE">
        <w:rPr>
          <w:i/>
          <w:lang w:val="en-US"/>
        </w:rPr>
        <w:t>n</w:t>
      </w:r>
      <w:r w:rsidRPr="00A70B6E">
        <w:rPr>
          <w:lang w:val="en-US"/>
        </w:rPr>
        <w:t xml:space="preserve">=11), and </w:t>
      </w:r>
      <w:proofErr w:type="spellStart"/>
      <w:r w:rsidRPr="00A70B6E">
        <w:rPr>
          <w:lang w:val="en-US"/>
        </w:rPr>
        <w:t>Tunicata</w:t>
      </w:r>
      <w:proofErr w:type="spellEnd"/>
      <w:r w:rsidRPr="00A70B6E">
        <w:rPr>
          <w:lang w:val="en-US"/>
        </w:rPr>
        <w:t xml:space="preserve"> (</w:t>
      </w:r>
      <w:r w:rsidR="00152B34" w:rsidRPr="004862EE">
        <w:rPr>
          <w:i/>
          <w:lang w:val="en-US"/>
        </w:rPr>
        <w:t>n</w:t>
      </w:r>
      <w:r w:rsidRPr="00A70B6E">
        <w:rPr>
          <w:lang w:val="en-US"/>
        </w:rPr>
        <w:t>=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xml:space="preserve">). All taxa used at least one anthropogenic vector (e.g. ballast water, biofouling, intentional introductions) for transport </w:t>
      </w:r>
      <w:r w:rsidR="004862EE">
        <w:rPr>
          <w:lang w:val="en-US"/>
        </w:rPr>
        <w:fldChar w:fldCharType="begin" w:fldLock="1"/>
      </w:r>
      <w:r w:rsidR="004862EE">
        <w:rPr>
          <w:lang w:val="en-US"/>
        </w:rPr>
        <w:instrText>ADDIN CSL_CITATION { "citationItems" : [ { "id" : "ITEM-1", "itemData" : { "author" : [ { "dropping-particle" : "", "family" : "Reimer", "given" : "J. P.", "non-dropping-particle" : "", "parse-names" : false, "suffix" : "" }, { "dropping-particle" : "", "family" : "Droghini", "given" : "A.", "non-dropping-particle" : "", "parse-names" : false, "suffix" : "" }, { "dropping-particle" : "", "family" : "Fischbach", "given" : "A.", "non-dropping-particle" : "", "parse-names" : false, "suffix" : "" }, { "dropping-particle" : "", "family" : "Watson", "given" : "J. T.", "non-dropping-particle" : "", "parse-names" : false, "suffix" : "" }, { "dropping-particle" : "", "family" : "Bernard", "given" : "B.", "non-dropping-particle" : "", "parse-names" : false, "suffix" : "" }, { "dropping-particle" : "", "family" : "Poe", "given" : "A.", "non-dropping-particle" : "", "parse-names" : false, "suffix" : "" } ], "id" : "ITEM-1", "issued" : { "date-parts" : [ [ "2017" ] ] }, "publisher-place" : "Anchorage, AK", "title" : "Assessing the risk of non-native marine species in the Bering Sea", "type" : "report" }, "uris" : [ "http://www.mendeley.com/documents/?uuid=f30e26f7-6d64-4048-a94c-05139e812989" ] } ], "mendeley" : { "formattedCitation" : "(Reimer et al. 2017)", "plainTextFormattedCitation" : "(Reimer et al. 2017)", "previouslyFormattedCitation" : "(Reimer et al. 2017)" }, "properties" : {  }, "schema" : "https://github.com/citation-style-language/schema/raw/master/csl-citation.json" }</w:instrText>
      </w:r>
      <w:r w:rsidR="004862EE">
        <w:rPr>
          <w:lang w:val="en-US"/>
        </w:rPr>
        <w:fldChar w:fldCharType="separate"/>
      </w:r>
      <w:r w:rsidR="004862EE" w:rsidRPr="004862EE">
        <w:rPr>
          <w:noProof/>
          <w:lang w:val="en-US"/>
        </w:rPr>
        <w:t>(Reimer et al. 2017)</w:t>
      </w:r>
      <w:r w:rsidR="004862EE">
        <w:rPr>
          <w:lang w:val="en-US"/>
        </w:rPr>
        <w:fldChar w:fldCharType="end"/>
      </w:r>
      <w:r w:rsidRPr="00A70B6E">
        <w:rPr>
          <w:lang w:val="en-US"/>
        </w:rPr>
        <w:t>.</w:t>
      </w:r>
    </w:p>
    <w:p w14:paraId="7A58193D" w14:textId="4E4903EE"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r w:rsidRPr="00CD491E">
        <w:rPr>
          <w:lang w:val="en-US"/>
        </w:rPr>
        <w:t>reproductive tolerances</w:t>
      </w:r>
      <w:r w:rsidRPr="00A70B6E">
        <w:rPr>
          <w:lang w:val="en-US"/>
        </w:rPr>
        <w:t xml:space="preserve">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00CD491E">
        <w:rPr>
          <w:lang w:val="en-US"/>
        </w:rPr>
        <w:t>were therefore defin</w:t>
      </w:r>
      <w:r w:rsidRPr="00A70B6E">
        <w:rPr>
          <w:lang w:val="en-US"/>
        </w:rPr>
        <w:t xml:space="preserve">ed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CD491E">
        <w:rPr>
          <w:lang w:val="en-US"/>
        </w:rPr>
        <w:t xml:space="preserve">reproductive </w:t>
      </w:r>
      <w:r w:rsidR="007535BA" w:rsidRPr="00A70B6E">
        <w:rPr>
          <w:lang w:val="en-US"/>
        </w:rPr>
        <w:t>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27" w:name="_65lsst1yvtve" w:colFirst="0" w:colLast="0"/>
      <w:bookmarkEnd w:id="27"/>
      <w:r w:rsidRPr="00A70B6E">
        <w:lastRenderedPageBreak/>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28"/>
      <w:r w:rsidRPr="00A70B6E">
        <w:rPr>
          <w:rFonts w:eastAsia="Calibri"/>
          <w:highlight w:val="cyan"/>
          <w:lang w:val="en-US"/>
        </w:rPr>
        <w:t>future</w:t>
      </w:r>
      <w:commentRangeEnd w:id="28"/>
      <w:r w:rsidRPr="00A70B6E">
        <w:rPr>
          <w:rStyle w:val="CommentReference"/>
          <w:sz w:val="24"/>
          <w:szCs w:val="24"/>
          <w:lang w:val="en-US"/>
        </w:rPr>
        <w:commentReference w:id="28"/>
      </w:r>
      <w:r w:rsidRPr="00A70B6E">
        <w:rPr>
          <w:rFonts w:eastAsia="Calibri"/>
          <w:lang w:val="en-US"/>
        </w:rPr>
        <w:t xml:space="preserve"> (2030-2039)</w:t>
      </w:r>
      <w:bookmarkStart w:id="29" w:name="_4v4jhbwuqx9t" w:colFirst="0" w:colLast="0"/>
      <w:bookmarkEnd w:id="29"/>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0" w:name="_go101y7lehct" w:colFirst="0" w:colLast="0"/>
      <w:bookmarkEnd w:id="30"/>
    </w:p>
    <w:p w14:paraId="0D5FB968" w14:textId="7BBC13DA"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1"/>
      <w:r w:rsidRPr="00A70B6E">
        <w:rPr>
          <w:rFonts w:ascii="Times New Roman" w:hAnsi="Times New Roman" w:cs="Times New Roman"/>
          <w:sz w:val="24"/>
          <w:szCs w:val="24"/>
        </w:rPr>
        <w:t xml:space="preserve">1) year-round survival, 2) weekly survival, and 3) weekly reproduction. </w:t>
      </w:r>
      <w:commentRangeEnd w:id="31"/>
      <w:r w:rsidR="004D0EA5" w:rsidRPr="00A70B6E">
        <w:rPr>
          <w:rStyle w:val="CommentReference"/>
        </w:rPr>
        <w:commentReference w:id="31"/>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two continental </w:t>
      </w:r>
      <w:r w:rsidR="00CD491E">
        <w:rPr>
          <w:rFonts w:ascii="Times New Roman" w:hAnsi="Times New Roman" w:cs="Times New Roman"/>
          <w:sz w:val="24"/>
          <w:szCs w:val="24"/>
        </w:rPr>
        <w:t>shelves (depths &lt; 200 meters</w:t>
      </w:r>
      <w:r w:rsidR="0024210F" w:rsidRPr="0024210F">
        <w:rPr>
          <w:rFonts w:ascii="Times New Roman" w:hAnsi="Times New Roman" w:cs="Times New Roman"/>
          <w:sz w:val="24"/>
          <w:szCs w:val="24"/>
        </w:rPr>
        <w:t xml:space="preserve">) because most NIS invade near-shore habitats </w:t>
      </w:r>
      <w:r w:rsidR="0024210F" w:rsidRPr="0024210F">
        <w:rPr>
          <w:rFonts w:ascii="Times New Roman" w:hAnsi="Times New Roman" w:cs="Times New Roman"/>
          <w:sz w:val="24"/>
          <w:szCs w:val="24"/>
        </w:rPr>
        <w:fldChar w:fldCharType="begin" w:fldLock="1"/>
      </w:r>
      <w:r w:rsidR="0024210F" w:rsidRPr="0024210F">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All analyses wer</w:t>
      </w:r>
      <w:r w:rsidR="00152B34">
        <w:rPr>
          <w:rFonts w:ascii="Times New Roman" w:hAnsi="Times New Roman" w:cs="Times New Roman"/>
          <w:sz w:val="24"/>
          <w:szCs w:val="24"/>
        </w:rPr>
        <w:t xml:space="preserve">e conducted in R version 3.3.2 </w:t>
      </w:r>
      <w:r w:rsidR="00152B34">
        <w:rPr>
          <w:rFonts w:ascii="Times New Roman" w:hAnsi="Times New Roman" w:cs="Times New Roman"/>
          <w:sz w:val="24"/>
          <w:szCs w:val="24"/>
        </w:rPr>
        <w:fldChar w:fldCharType="begin" w:fldLock="1"/>
      </w:r>
      <w:r w:rsidR="00152B34">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title" : "R: A language and environment for statistical computing", "type" : "article" }, "uris" : [ "http://www.mendeley.com/documents/?uuid=b4b34f22-bb88-4a12-9e6f-aa1549c1bdcd" ] } ], "mendeley" : { "formattedCitation" : "(R Core Team 2016)", "plainTextFormattedCitation" : "(R Core Team 2016)", "previouslyFormattedCitation" : "(R Core Team 2016)" }, "properties" : {  }, "schema" : "https://github.com/citation-style-language/schema/raw/master/csl-citation.json" }</w:instrText>
      </w:r>
      <w:r w:rsidR="00152B34">
        <w:rPr>
          <w:rFonts w:ascii="Times New Roman" w:hAnsi="Times New Roman" w:cs="Times New Roman"/>
          <w:sz w:val="24"/>
          <w:szCs w:val="24"/>
        </w:rPr>
        <w:fldChar w:fldCharType="separate"/>
      </w:r>
      <w:r w:rsidR="00152B34" w:rsidRPr="00152B34">
        <w:rPr>
          <w:rFonts w:ascii="Times New Roman" w:hAnsi="Times New Roman" w:cs="Times New Roman"/>
          <w:noProof/>
          <w:sz w:val="24"/>
          <w:szCs w:val="24"/>
        </w:rPr>
        <w:t>(R Core Team 2016)</w:t>
      </w:r>
      <w:r w:rsidR="00152B34">
        <w:rPr>
          <w:rFonts w:ascii="Times New Roman" w:hAnsi="Times New Roman" w:cs="Times New Roman"/>
          <w:sz w:val="24"/>
          <w:szCs w:val="24"/>
        </w:rPr>
        <w:fldChar w:fldCharType="end"/>
      </w:r>
      <w:r w:rsidRPr="00A70B6E">
        <w:rPr>
          <w:rFonts w:ascii="Times New Roman" w:hAnsi="Times New Roman" w:cs="Times New Roman"/>
          <w:sz w:val="24"/>
          <w:szCs w:val="24"/>
        </w:rPr>
        <w:t xml:space="preserve"> with support </w:t>
      </w:r>
      <w:r w:rsidRPr="00A70B6E">
        <w:rPr>
          <w:rFonts w:ascii="Times New Roman" w:hAnsi="Times New Roman" w:cs="Times New Roman"/>
          <w:sz w:val="24"/>
          <w:szCs w:val="24"/>
        </w:rPr>
        <w:lastRenderedPageBreak/>
        <w:t xml:space="preserve">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2" w:name="_tsqvpqt531zu" w:colFirst="0" w:colLast="0"/>
      <w:bookmarkEnd w:id="32"/>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33"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34"/>
      <w:commentRangeStart w:id="35"/>
      <w:del w:id="36"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34"/>
        <w:r w:rsidR="002440E1" w:rsidRPr="00A70B6E" w:rsidDel="00E32670">
          <w:rPr>
            <w:rStyle w:val="CommentReference"/>
            <w:sz w:val="24"/>
            <w:szCs w:val="24"/>
            <w:lang w:val="en-US"/>
          </w:rPr>
          <w:commentReference w:id="34"/>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37"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35"/>
      <w:r w:rsidR="009E27C5" w:rsidRPr="00A70B6E">
        <w:rPr>
          <w:rStyle w:val="CommentReference"/>
          <w:rFonts w:ascii="Arial" w:eastAsia="Arial" w:hAnsi="Arial" w:cs="Arial"/>
          <w:color w:val="000000"/>
          <w:lang w:val="en-US" w:eastAsia="en-US"/>
        </w:rPr>
        <w:commentReference w:id="35"/>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38" w:name="_rop02eo1ktca" w:colFirst="0" w:colLast="0"/>
      <w:bookmarkEnd w:id="38"/>
      <w:r w:rsidRPr="00CD491E">
        <w:t>Reproduction</w:t>
      </w:r>
      <w:r w:rsidR="00874591" w:rsidRPr="00CD491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39" w:name="_3wi5gvsme5f5" w:colFirst="0" w:colLast="0"/>
      <w:bookmarkEnd w:id="39"/>
      <w:r w:rsidRPr="00A70B6E">
        <w:lastRenderedPageBreak/>
        <w:t>Vessel traffic</w:t>
      </w:r>
    </w:p>
    <w:p w14:paraId="7CE7E36F" w14:textId="1DE85AB3"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Gu 2014) in R Statistical Software version 3.3.2</w:t>
      </w:r>
      <w:r w:rsidR="00152B34">
        <w:rPr>
          <w:rFonts w:eastAsia="Arial Unicode MS"/>
          <w:lang w:val="en-US"/>
        </w:rPr>
        <w:t xml:space="preserve"> </w:t>
      </w:r>
      <w:r w:rsidR="00152B34">
        <w:rPr>
          <w:rFonts w:eastAsia="Arial Unicode MS"/>
          <w:lang w:val="en-US"/>
        </w:rPr>
        <w:fldChar w:fldCharType="begin" w:fldLock="1"/>
      </w:r>
      <w:r w:rsidR="00152B34">
        <w:rPr>
          <w:rFonts w:eastAsia="Arial Unicode MS"/>
          <w:lang w:val="en-US"/>
        </w:rPr>
        <w:instrText>ADDIN CSL_CITATION { "citationItems" : [ { "id" : "ITEM-1", "itemData" : { "author" : [ { "dropping-particle" : "", "family" : "R Core Team", "given" : "", "non-dropping-particle" : "", "parse-names" : false, "suffix" : "" } ], "id" : "ITEM-1", "issued" : { "date-parts" : [ [ "2016" ] ] }, "publisher" : "R Foundation for Statistical Computing", "publisher-place" : "Vienna", "title" : "R: A language and environment for statistical computing", "type" : "article" }, "uris" : [ "http://www.mendeley.com/documents/?uuid=b4b34f22-bb88-4a12-9e6f-aa1549c1bdcd" ] } ], "mendeley" : { "formattedCitation" : "(R Core Team 2016)", "plainTextFormattedCitation" : "(R Core Team 2016)", "previouslyFormattedCitation" : "(R Core Team 2016)" }, "properties" : {  }, "schema" : "https://github.com/citation-style-language/schema/raw/master/csl-citation.json" }</w:instrText>
      </w:r>
      <w:r w:rsidR="00152B34">
        <w:rPr>
          <w:rFonts w:eastAsia="Arial Unicode MS"/>
          <w:lang w:val="en-US"/>
        </w:rPr>
        <w:fldChar w:fldCharType="separate"/>
      </w:r>
      <w:r w:rsidR="00152B34" w:rsidRPr="00152B34">
        <w:rPr>
          <w:rFonts w:eastAsia="Arial Unicode MS"/>
          <w:noProof/>
          <w:lang w:val="en-US"/>
        </w:rPr>
        <w:t>(R Core Team 2016)</w:t>
      </w:r>
      <w:r w:rsidR="00152B34">
        <w:rPr>
          <w:rFonts w:eastAsia="Arial Unicode MS"/>
          <w:lang w:val="en-US"/>
        </w:rPr>
        <w:fldChar w:fldCharType="end"/>
      </w:r>
      <w:r w:rsidR="001C6748" w:rsidRPr="00A70B6E">
        <w:rPr>
          <w:rFonts w:eastAsia="Arial Unicode MS"/>
          <w:lang w:val="en-US"/>
        </w:rPr>
        <w:t>.</w:t>
      </w:r>
    </w:p>
    <w:p w14:paraId="7BD2CAC9" w14:textId="312C6967"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152B34">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99D1829"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152B34">
        <w:rPr>
          <w:lang w:val="en-US"/>
        </w:rPr>
        <w:t>n the BSAI and the GOA</w:t>
      </w:r>
      <w:r w:rsidR="00874591" w:rsidRPr="00A70B6E">
        <w:rPr>
          <w:lang w:val="en-US"/>
        </w:rPr>
        <w:t xml:space="preserve">.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63892EEE"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 xml:space="preserve">NBIC and the VMS databases, but are not easily queried because ‘Fishing’ is not a vessel type category in the NBIC database. To identify </w:t>
      </w:r>
      <w:r w:rsidRPr="00A70B6E">
        <w:rPr>
          <w:lang w:val="en-US"/>
        </w:rPr>
        <w:lastRenderedPageBreak/>
        <w:t>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0" w:name="_5gdnwtfpo87" w:colFirst="0" w:colLast="0"/>
      <w:bookmarkEnd w:id="40"/>
      <w:r w:rsidRPr="00A70B6E">
        <w:t xml:space="preserve">Results </w:t>
      </w:r>
    </w:p>
    <w:p w14:paraId="4F480E20" w14:textId="4E547766" w:rsidR="00361FFE" w:rsidRPr="00421923" w:rsidRDefault="00361FFE" w:rsidP="00421923">
      <w:pPr>
        <w:rPr>
          <w:lang w:val="en-US"/>
        </w:rPr>
      </w:pPr>
      <w:r>
        <w:t>When averaged across the three ROMS, minimum (winter)</w:t>
      </w:r>
      <w:r w:rsidRPr="00361FFE">
        <w:rPr>
          <w:lang w:val="en-US"/>
        </w:rPr>
        <w:t xml:space="preserve"> water</w:t>
      </w:r>
      <w:r>
        <w:t xml:space="preserve"> temperatures ranged from -2.6°C to +4.2°C for the 2003-2012 time period, and m</w:t>
      </w:r>
      <w:proofErr w:type="spellStart"/>
      <w:r w:rsidRPr="00361FFE">
        <w:rPr>
          <w:lang w:val="en-US"/>
        </w:rPr>
        <w:t>aximum</w:t>
      </w:r>
      <w:proofErr w:type="spellEnd"/>
      <w:r>
        <w:rPr>
          <w:lang w:val="en-US"/>
        </w:rPr>
        <w:t xml:space="preserve"> (summer)</w:t>
      </w:r>
      <w:r w:rsidRPr="00361FFE">
        <w:rPr>
          <w:lang w:val="en-US"/>
        </w:rPr>
        <w:t xml:space="preserve"> temperatures ranged from </w:t>
      </w:r>
      <w:r>
        <w:rPr>
          <w:lang w:val="en-US"/>
        </w:rPr>
        <w:t>+</w:t>
      </w:r>
      <w:r w:rsidRPr="00361FFE">
        <w:rPr>
          <w:lang w:val="en-US"/>
        </w:rPr>
        <w:t xml:space="preserve">3.77°C to </w:t>
      </w:r>
      <w:r>
        <w:rPr>
          <w:lang w:val="en-US"/>
        </w:rPr>
        <w:t>+</w:t>
      </w:r>
      <w:r w:rsidRPr="00361FFE">
        <w:rPr>
          <w:lang w:val="en-US"/>
        </w:rPr>
        <w:t xml:space="preserve">16.27°C. Mid-century (2030-2039) models predicted </w:t>
      </w:r>
      <w:r>
        <w:rPr>
          <w:lang w:val="en-US"/>
        </w:rPr>
        <w:t xml:space="preserve">minimum </w:t>
      </w:r>
      <w:r w:rsidRPr="00361FFE">
        <w:rPr>
          <w:lang w:val="en-US"/>
        </w:rPr>
        <w:t xml:space="preserve">water temperatures between </w:t>
      </w:r>
      <w:r>
        <w:rPr>
          <w:lang w:val="en-US"/>
        </w:rPr>
        <w:t>-2.5</w:t>
      </w:r>
      <w:r w:rsidRPr="00361FFE">
        <w:rPr>
          <w:lang w:val="en-US"/>
        </w:rPr>
        <w:t>°C</w:t>
      </w:r>
      <w:r>
        <w:rPr>
          <w:lang w:val="en-US"/>
        </w:rPr>
        <w:t xml:space="preserve"> and +4.8</w:t>
      </w:r>
      <w:r w:rsidRPr="00361FFE">
        <w:rPr>
          <w:lang w:val="en-US"/>
        </w:rPr>
        <w:t>°C</w:t>
      </w:r>
      <w:r>
        <w:rPr>
          <w:lang w:val="en-US"/>
        </w:rPr>
        <w:t xml:space="preserve">, and maximum temperatures between </w:t>
      </w:r>
      <w:r w:rsidRPr="00361FFE">
        <w:rPr>
          <w:lang w:val="en-US"/>
        </w:rPr>
        <w:t>5.42°C and 18.62°C (see also Hermann et al. 2016).</w:t>
      </w:r>
      <w:r w:rsidR="00421923">
        <w:rPr>
          <w:lang w:val="en-US"/>
        </w:rPr>
        <w:t xml:space="preserve"> Meanwhile, </w:t>
      </w:r>
      <w:r w:rsidR="00421923">
        <w:t>m</w:t>
      </w:r>
      <w:r>
        <w:t>inimum survival temperatures of NIS ranged from -10°C to +10°C (</w:t>
      </w:r>
      <w:r w:rsidRPr="0020261B">
        <w:rPr>
          <w:highlight w:val="yellow"/>
        </w:rPr>
        <w:t>Appendix A</w:t>
      </w:r>
      <w:r>
        <w:t>). Nineteen of the 42 taxa we assessed (45%) had estimated minimum survival thresholds below 0°C, and 13 had minimum survival thresholds ≥1°C (</w:t>
      </w:r>
      <w:r w:rsidRPr="0020261B">
        <w:rPr>
          <w:highlight w:val="yellow"/>
        </w:rPr>
        <w:t>Appendix A</w:t>
      </w:r>
      <w:r>
        <w:t>).</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76F5D061" w:rsidR="00593EEE" w:rsidRPr="00740817" w:rsidRDefault="00593EEE" w:rsidP="00740817">
      <w:pPr>
        <w:spacing w:before="200" w:line="360" w:lineRule="auto"/>
        <w:contextualSpacing/>
        <w:rPr>
          <w:highlight w:val="white"/>
          <w:u w:val="single"/>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41"/>
      <w:r w:rsidR="00415C24" w:rsidRPr="00A70B6E">
        <w:rPr>
          <w:rFonts w:eastAsia="Calibri"/>
          <w:lang w:val="en-US"/>
        </w:rPr>
        <w:t>76.6%</w:t>
      </w:r>
      <w:commentRangeEnd w:id="41"/>
      <w:r w:rsidR="00415C24" w:rsidRPr="00A70B6E">
        <w:rPr>
          <w:rStyle w:val="CommentReference"/>
          <w:rFonts w:ascii="Arial" w:eastAsia="Arial" w:hAnsi="Arial" w:cs="Arial"/>
          <w:color w:val="000000"/>
          <w:lang w:val="en-US" w:eastAsia="en-US"/>
        </w:rPr>
        <w:commentReference w:id="41"/>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2895873C" w14:textId="57BBD331" w:rsidR="00BB5655" w:rsidRPr="00A70B6E" w:rsidRDefault="00415C24" w:rsidP="00740817">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p>
    <w:p w14:paraId="1A555070" w14:textId="77777777" w:rsidR="00723773" w:rsidRPr="00A70B6E" w:rsidRDefault="00874591" w:rsidP="00E8006B">
      <w:pPr>
        <w:pStyle w:val="Heading2"/>
        <w:rPr>
          <w:highlight w:val="white"/>
        </w:rPr>
      </w:pPr>
      <w:r w:rsidRPr="00A70B6E">
        <w:rPr>
          <w:highlight w:val="white"/>
        </w:rPr>
        <w:t>Reproduction</w:t>
      </w:r>
    </w:p>
    <w:p w14:paraId="5C54362F" w14:textId="291BAC84" w:rsidR="00E8006B" w:rsidRPr="00A70B6E" w:rsidRDefault="00E8006B" w:rsidP="00E8006B">
      <w:pPr>
        <w:rPr>
          <w:lang w:val="en-US"/>
        </w:rPr>
      </w:pPr>
      <w:r w:rsidRPr="00A70B6E">
        <w:rPr>
          <w:lang w:val="en-US"/>
        </w:rPr>
        <w:t xml:space="preserve">Reproductive tolerances were available for 29 NIS. 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00670195">
        <w:rPr>
          <w:lang w:val="en-US"/>
        </w:rPr>
        <w:t>; this includes three species that require fresh or brackish water for reproduction.</w:t>
      </w:r>
    </w:p>
    <w:p w14:paraId="25AF9CEA" w14:textId="174766DA"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though taxa with minimum reproductive thresholds ≥14°C are still predicted to have less than 2.5 weeks of suitable temperatures </w:t>
      </w:r>
      <w:r w:rsidRPr="00A70B6E">
        <w:rPr>
          <w:highlight w:val="yellow"/>
          <w:lang w:val="en-US"/>
        </w:rPr>
        <w:t>(Figure 4)</w:t>
      </w:r>
      <w:r w:rsidRPr="00A70B6E">
        <w:rPr>
          <w:lang w:val="en-US"/>
        </w:rPr>
        <w:t>.</w:t>
      </w:r>
      <w:r w:rsidR="00740817">
        <w:rPr>
          <w:lang w:val="en-US"/>
        </w:rPr>
        <w:t xml:space="preserve"> </w:t>
      </w:r>
    </w:p>
    <w:p w14:paraId="5B46D5BD" w14:textId="1D8C7676" w:rsidR="00723773" w:rsidRPr="00A70B6E" w:rsidRDefault="00874591" w:rsidP="00E8006B">
      <w:pPr>
        <w:pStyle w:val="Heading2"/>
        <w:rPr>
          <w:highlight w:val="white"/>
        </w:rPr>
      </w:pPr>
      <w:r w:rsidRPr="00A70B6E">
        <w:rPr>
          <w:highlight w:val="white"/>
        </w:rPr>
        <w:lastRenderedPageBreak/>
        <w:t>Vessel traffic</w:t>
      </w:r>
    </w:p>
    <w:p w14:paraId="429C303F" w14:textId="2DBF991C" w:rsidR="0034065B" w:rsidRPr="00A70B6E" w:rsidRDefault="00BC0180" w:rsidP="00DA0128">
      <w:pPr>
        <w:spacing w:before="200" w:line="360" w:lineRule="auto"/>
        <w:contextualSpacing/>
        <w:rPr>
          <w:rFonts w:eastAsia="Calibri"/>
          <w:highlight w:val="white"/>
          <w:lang w:val="en-US"/>
        </w:rPr>
      </w:pPr>
      <w:r>
        <w:rPr>
          <w:rFonts w:eastAsia="Calibri"/>
          <w:highlight w:val="white"/>
          <w:lang w:val="en-US"/>
        </w:rPr>
        <w:t>F</w:t>
      </w:r>
      <w:r w:rsidRPr="00A70B6E">
        <w:rPr>
          <w:rFonts w:eastAsia="Calibri"/>
          <w:highlight w:val="white"/>
          <w:lang w:val="en-US"/>
        </w:rPr>
        <w:t>rom 2014 to 2016</w:t>
      </w:r>
      <w:r>
        <w:rPr>
          <w:rFonts w:eastAsia="Calibri"/>
          <w:highlight w:val="white"/>
          <w:lang w:val="en-US"/>
        </w:rPr>
        <w:t>, t</w:t>
      </w:r>
      <w:r w:rsidR="00874591" w:rsidRPr="00A70B6E">
        <w:rPr>
          <w:rFonts w:eastAsia="Calibri"/>
          <w:highlight w:val="white"/>
          <w:lang w:val="en-US"/>
        </w:rPr>
        <w:t xml:space="preserve">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r w:rsidR="00874591" w:rsidRPr="00A70B6E">
        <w:rPr>
          <w:rFonts w:eastAsia="Calibri"/>
          <w:highlight w:val="white"/>
          <w:lang w:val="en-US"/>
        </w:rPr>
        <w:t>from trips originating out</w:t>
      </w:r>
      <w:r w:rsidR="0034065B" w:rsidRPr="00A70B6E">
        <w:rPr>
          <w:rFonts w:eastAsia="Calibri"/>
          <w:highlight w:val="white"/>
          <w:lang w:val="en-US"/>
        </w:rPr>
        <w:t>side of the Bering Sea</w:t>
      </w:r>
      <w:r w:rsidR="00874591" w:rsidRPr="00A70B6E">
        <w:rPr>
          <w:rFonts w:eastAsia="Calibri"/>
          <w:highlight w:val="white"/>
          <w:lang w:val="en-US"/>
        </w:rPr>
        <w:t xml:space="preserve">. </w:t>
      </w:r>
      <w:r w:rsidR="00E05BC2" w:rsidRPr="00A70B6E">
        <w:rPr>
          <w:rFonts w:eastAsia="Calibri"/>
          <w:highlight w:val="white"/>
          <w:lang w:val="en-US"/>
        </w:rPr>
        <w:t>R</w:t>
      </w:r>
      <w:commentRangeStart w:id="42"/>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42"/>
      <w:r w:rsidR="00E05BC2" w:rsidRPr="00A70B6E">
        <w:rPr>
          <w:rStyle w:val="CommentReference"/>
          <w:lang w:val="en-US"/>
        </w:rPr>
        <w:commentReference w:id="42"/>
      </w:r>
      <w:r w:rsidR="00874591"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00874591" w:rsidRPr="00A70B6E">
        <w:rPr>
          <w:rFonts w:eastAsia="Calibri"/>
          <w:highlight w:val="white"/>
          <w:lang w:val="en-US"/>
        </w:rPr>
        <w:t xml:space="preserve">. Nome received the second highest amount of traffic for NBIC reported vessels, and </w:t>
      </w:r>
      <w:proofErr w:type="spellStart"/>
      <w:r w:rsidR="00874591" w:rsidRPr="00A70B6E">
        <w:rPr>
          <w:rFonts w:eastAsia="Calibri"/>
          <w:highlight w:val="white"/>
          <w:lang w:val="en-US"/>
        </w:rPr>
        <w:t>Akutan</w:t>
      </w:r>
      <w:proofErr w:type="spellEnd"/>
      <w:r w:rsidR="00874591"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43"/>
      <w:r w:rsidRPr="00A70B6E">
        <w:rPr>
          <w:rFonts w:eastAsia="Calibri"/>
          <w:highlight w:val="white"/>
          <w:lang w:val="en-US"/>
        </w:rPr>
        <w:t xml:space="preserve">82.7% of arrivals </w:t>
      </w:r>
      <w:commentRangeEnd w:id="43"/>
      <w:r w:rsidRPr="00A70B6E">
        <w:rPr>
          <w:lang w:val="en-US"/>
        </w:rPr>
        <w:commentReference w:id="43"/>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44" w:name="_wsrma7mknuak" w:colFirst="0" w:colLast="0"/>
      <w:bookmarkEnd w:id="44"/>
      <w:r w:rsidRPr="00A70B6E">
        <w:lastRenderedPageBreak/>
        <w:t>Discussion</w:t>
      </w:r>
    </w:p>
    <w:p w14:paraId="4F965CF2" w14:textId="4F6A0DE0"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5FC47D10" w:rsidR="007909FD" w:rsidRPr="00A70B6E" w:rsidRDefault="00E46D10" w:rsidP="00E46D10">
      <w:pPr>
        <w:spacing w:line="360" w:lineRule="auto"/>
        <w:contextualSpacing/>
        <w:rPr>
          <w:lang w:val="en-US"/>
        </w:rPr>
      </w:pPr>
      <w:r w:rsidRPr="00A70B6E">
        <w:rPr>
          <w:lang w:val="en-US"/>
        </w:rPr>
        <w:t xml:space="preserve">Of the 42 taxa we </w:t>
      </w:r>
      <w:r w:rsidRPr="00060549">
        <w:rPr>
          <w:lang w:val="en-US"/>
        </w:rPr>
        <w:t>considered, most (</w:t>
      </w:r>
      <w:r w:rsidR="00330E88" w:rsidRPr="00060549">
        <w:rPr>
          <w:i/>
          <w:lang w:val="en-US"/>
        </w:rPr>
        <w:t>n</w:t>
      </w:r>
      <w:r w:rsidRPr="00060549">
        <w:rPr>
          <w:lang w:val="en-US"/>
        </w:rPr>
        <w:t xml:space="preserve">=34) had suitable habitat for year-round survival in at least parts of the Bering Sea. </w:t>
      </w:r>
      <w:r w:rsidR="00D93C22" w:rsidRPr="00060549">
        <w:rPr>
          <w:lang w:val="en-US"/>
        </w:rPr>
        <w:t xml:space="preserve">Our findings are similar to those of de Rivera et al. (2011), </w:t>
      </w:r>
      <w:r w:rsidR="00060549">
        <w:rPr>
          <w:lang w:val="en-US"/>
        </w:rPr>
        <w:t>who found that he Bering Sea</w:t>
      </w:r>
      <w:r w:rsidR="00060549" w:rsidRPr="00060549">
        <w:rPr>
          <w:lang w:val="en-US"/>
        </w:rPr>
        <w:t xml:space="preserve"> was </w:t>
      </w:r>
      <w:r w:rsidR="00060549">
        <w:rPr>
          <w:lang w:val="en-US"/>
        </w:rPr>
        <w:t xml:space="preserve">highly </w:t>
      </w:r>
      <w:r w:rsidR="00060549" w:rsidRPr="00060549">
        <w:rPr>
          <w:lang w:val="en-US"/>
        </w:rPr>
        <w:t xml:space="preserve">suitable for </w:t>
      </w:r>
      <w:r w:rsidR="00060549">
        <w:rPr>
          <w:lang w:val="en-US"/>
        </w:rPr>
        <w:t>survival of four</w:t>
      </w:r>
      <w:r w:rsidR="00060549" w:rsidRPr="00060549">
        <w:rPr>
          <w:lang w:val="en-US"/>
        </w:rPr>
        <w:t xml:space="preserve"> NIS. However, by </w:t>
      </w:r>
      <w:r w:rsidR="00D93C22" w:rsidRPr="00060549">
        <w:rPr>
          <w:lang w:val="en-US"/>
        </w:rPr>
        <w:t>considering a much larger p</w:t>
      </w:r>
      <w:r w:rsidR="00060549" w:rsidRPr="00060549">
        <w:rPr>
          <w:lang w:val="en-US"/>
        </w:rPr>
        <w:t xml:space="preserve">ool of NIS, we revealed some interesting, community-level </w:t>
      </w:r>
      <w:r w:rsidR="00D93C22" w:rsidRPr="00060549">
        <w:rPr>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 xml:space="preserve">by the presence </w:t>
      </w:r>
      <w:r w:rsidR="00085CD3" w:rsidRPr="00A70B6E">
        <w:rPr>
          <w:lang w:val="en-US"/>
        </w:rPr>
        <w:lastRenderedPageBreak/>
        <w:t>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C29F742" w:rsidR="00C94737" w:rsidRDefault="00290135" w:rsidP="00896AF4">
      <w:pPr>
        <w:spacing w:line="360" w:lineRule="auto"/>
        <w:contextualSpacing/>
        <w:rPr>
          <w:lang w:val="en-US"/>
        </w:rPr>
      </w:pPr>
      <w:r w:rsidRPr="00060549">
        <w:rPr>
          <w:lang w:val="en-US"/>
        </w:rPr>
        <w:t>Very f</w:t>
      </w:r>
      <w:r w:rsidR="00EB74BA" w:rsidRPr="00060549">
        <w:rPr>
          <w:lang w:val="en-US"/>
        </w:rPr>
        <w:t>ew studies have modeled whether reproductive habitat for NIS exists in Arctic regions</w:t>
      </w:r>
      <w:r w:rsidR="00060549" w:rsidRPr="00060549">
        <w:rPr>
          <w:lang w:val="en-US"/>
        </w:rPr>
        <w:t>, even though in many cases</w:t>
      </w:r>
      <w:r w:rsidR="00060549">
        <w:rPr>
          <w:lang w:val="en-US"/>
        </w:rPr>
        <w:t xml:space="preserve"> successful sexual reproduction is a key component of </w:t>
      </w:r>
      <w:r w:rsidR="00060549" w:rsidRPr="00060549">
        <w:rPr>
          <w:lang w:val="en-US"/>
        </w:rPr>
        <w:t>NIS establishment</w:t>
      </w:r>
      <w:r w:rsidR="00EB74BA" w:rsidRPr="00060549">
        <w:rPr>
          <w:lang w:val="en-US"/>
        </w:rPr>
        <w:t>.</w:t>
      </w:r>
      <w:r w:rsidR="00C94737" w:rsidRPr="00060549">
        <w:rPr>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r w:rsidR="004550D2" w:rsidRPr="00A70B6E">
        <w:rPr>
          <w:lang w:val="en-US"/>
        </w:rPr>
        <w:t xml:space="preserve">Interestingly, the two NIS that are </w:t>
      </w:r>
      <w:r w:rsidR="00060549">
        <w:rPr>
          <w:lang w:val="en-US"/>
        </w:rPr>
        <w:t xml:space="preserve">currently </w:t>
      </w:r>
      <w:r w:rsidR="004550D2" w:rsidRPr="00A70B6E">
        <w:rPr>
          <w:lang w:val="en-US"/>
        </w:rPr>
        <w:t>established in the Bering Sea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require</w:t>
      </w:r>
      <w:r w:rsidR="00060549">
        <w:rPr>
          <w:lang w:val="en-US"/>
        </w:rPr>
        <w:t>d the lowest</w:t>
      </w:r>
      <w:r w:rsidR="004550D2">
        <w:rPr>
          <w:lang w:val="en-US"/>
        </w:rPr>
        <w:t xml:space="preserve"> minim</w:t>
      </w:r>
      <w:r w:rsidR="00060549">
        <w:rPr>
          <w:lang w:val="en-US"/>
        </w:rPr>
        <w:t>um reproductive temperatures (</w:t>
      </w:r>
      <w:r w:rsidR="004550D2">
        <w:rPr>
          <w:lang w:val="en-US"/>
        </w:rPr>
        <w:t>4</w:t>
      </w:r>
      <w:r w:rsidR="004550D2" w:rsidRPr="00A70B6E">
        <w:rPr>
          <w:lang w:val="en-US"/>
        </w:rPr>
        <w:t>°C</w:t>
      </w:r>
      <w:r w:rsidR="00060549">
        <w:rPr>
          <w:lang w:val="en-US"/>
        </w:rPr>
        <w:t>) of all the species we assessed</w:t>
      </w:r>
      <w:r w:rsidR="004550D2">
        <w:rPr>
          <w:lang w:val="en-US"/>
        </w:rPr>
        <w:t>,</w:t>
      </w:r>
      <w:r w:rsidR="00060549">
        <w:rPr>
          <w:lang w:val="en-US"/>
        </w:rPr>
        <w:t xml:space="preserve"> and </w:t>
      </w:r>
      <w:r w:rsidR="004550D2" w:rsidRPr="00A70B6E">
        <w:rPr>
          <w:lang w:val="en-US"/>
        </w:rPr>
        <w:t>were the two outliers in our dataset that had nearly year-round reproductive habitat (&gt;51 consecutive weeks).</w:t>
      </w:r>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45"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8F11BA"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lang w:val="en-US"/>
        </w:rPr>
      </w:pPr>
    </w:p>
    <w:p w14:paraId="01CF2888" w14:textId="1249BA58" w:rsidR="00896AF4" w:rsidRPr="00A70B6E" w:rsidRDefault="00262868" w:rsidP="002B313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w:t>
      </w:r>
      <w:r w:rsidRPr="00A70B6E">
        <w:rPr>
          <w:color w:val="000000" w:themeColor="text1"/>
          <w:lang w:val="en-US"/>
        </w:rPr>
        <w:lastRenderedPageBreak/>
        <w:t xml:space="preserve">determine whether a species can survive and reproduce in an area, only one factor is needed to 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2B3134">
        <w:rPr>
          <w:lang w:val="en-US"/>
        </w:rPr>
        <w:t>, and t</w:t>
      </w:r>
      <w:r w:rsidR="002B3134" w:rsidRPr="00A70B6E">
        <w:rPr>
          <w:lang w:val="en-US"/>
        </w:rPr>
        <w:t>he potential for intera</w:t>
      </w:r>
      <w:r w:rsidR="002B3134">
        <w:rPr>
          <w:lang w:val="en-US"/>
        </w:rPr>
        <w:t xml:space="preserve">ctions and non-linear responses, all of which may </w:t>
      </w:r>
      <w:r w:rsidR="002B3134" w:rsidRPr="00A70B6E">
        <w:rPr>
          <w:lang w:val="en-US"/>
        </w:rPr>
        <w:t xml:space="preserve">be especially important at the tail-end of species’ thermal response curves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Monaco and Helmuth 2011, Sorte 2014, Miller 2016)</w:t>
      </w:r>
      <w:r w:rsidR="002B3134" w:rsidRPr="00A70B6E">
        <w:rPr>
          <w:lang w:val="en-US"/>
        </w:rPr>
        <w:fldChar w:fldCharType="end"/>
      </w:r>
      <w:r w:rsidR="00C94737" w:rsidRPr="00A70B6E">
        <w:rPr>
          <w:lang w:val="en-US"/>
        </w:rPr>
        <w:t xml:space="preserve">. </w:t>
      </w:r>
      <w:commentRangeStart w:id="46"/>
      <w:r w:rsidR="00896AF4" w:rsidRPr="00A70B6E">
        <w:rPr>
          <w:lang w:val="en-US"/>
        </w:rPr>
        <w:t xml:space="preserve">Given the resolution of the climate models </w:t>
      </w:r>
      <w:commentRangeEnd w:id="46"/>
      <w:r w:rsidR="00896AF4" w:rsidRPr="00A70B6E">
        <w:rPr>
          <w:rStyle w:val="CommentReference"/>
          <w:rFonts w:ascii="Arial" w:eastAsia="Arial" w:hAnsi="Arial" w:cs="Arial"/>
          <w:color w:val="000000"/>
          <w:lang w:val="en-US" w:eastAsia="en-US"/>
        </w:rPr>
        <w:commentReference w:id="46"/>
      </w:r>
      <w:r w:rsidR="00896AF4" w:rsidRPr="00A70B6E">
        <w:rPr>
          <w:lang w:val="en-US"/>
        </w:rPr>
        <w:t>we used, our habitat models may underestimate summer water temperatures near the coastlines and in shallow waters &lt; 10 m deep</w:t>
      </w:r>
      <w:ins w:id="47" w:author="Amanda Droghini" w:date="2018-03-21T22:29:00Z">
        <w:r w:rsidR="00896AF4" w:rsidRPr="00A70B6E">
          <w:rPr>
            <w:lang w:val="en-US"/>
          </w:rPr>
          <w:t>.</w:t>
        </w:r>
      </w:ins>
      <w:del w:id="48"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w:t>
      </w:r>
      <w:r w:rsidR="002B3134">
        <w:rPr>
          <w:lang w:val="en-US"/>
        </w:rPr>
        <w:t>t for the influence of l</w:t>
      </w:r>
      <w:r w:rsidR="002B3134" w:rsidRPr="00A70B6E">
        <w:rPr>
          <w:lang w:val="en-US"/>
        </w:rPr>
        <w:t xml:space="preserve">ocal dynamics such as </w:t>
      </w:r>
      <w:r w:rsidR="002B3134">
        <w:rPr>
          <w:lang w:val="en-US"/>
        </w:rPr>
        <w:t>ice scour and freshwater warming, which may</w:t>
      </w:r>
      <w:r w:rsidR="002B3134" w:rsidRPr="00A70B6E">
        <w:rPr>
          <w:lang w:val="en-US"/>
        </w:rPr>
        <w:t xml:space="preserve"> affect species’ distribution and persistence </w:t>
      </w:r>
      <w:r w:rsidR="002B3134" w:rsidRPr="00A70B6E">
        <w:rPr>
          <w:lang w:val="en-US"/>
        </w:rPr>
        <w:fldChar w:fldCharType="begin" w:fldLock="1"/>
      </w:r>
      <w:r w:rsidR="002B3134">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2B3134" w:rsidRPr="00A70B6E">
        <w:rPr>
          <w:lang w:val="en-US"/>
        </w:rPr>
        <w:fldChar w:fldCharType="separate"/>
      </w:r>
      <w:r w:rsidR="002B3134" w:rsidRPr="00A70B6E">
        <w:rPr>
          <w:noProof/>
          <w:lang w:val="en-US"/>
        </w:rPr>
        <w:t>(Fetzer and Arntz 2008, Miller 2016)</w:t>
      </w:r>
      <w:r w:rsidR="002B3134" w:rsidRPr="00A70B6E">
        <w:rPr>
          <w:lang w:val="en-US"/>
        </w:rPr>
        <w:fldChar w:fldCharType="end"/>
      </w:r>
      <w:r w:rsidR="002B3134" w:rsidRPr="00A70B6E">
        <w:rPr>
          <w:lang w:val="en-US"/>
        </w:rPr>
        <w:t xml:space="preserve">. </w:t>
      </w:r>
      <w:r w:rsidR="002B3134">
        <w:rPr>
          <w:lang w:val="en-US"/>
        </w:rPr>
        <w:t xml:space="preserve">While the ROMS do include a coarse estimate of </w:t>
      </w:r>
      <w:r w:rsidR="005A1DBB">
        <w:rPr>
          <w:lang w:val="en-US"/>
        </w:rPr>
        <w:t>freshwater runoff, it does not account for the</w:t>
      </w:r>
      <w:r w:rsidR="00896AF4" w:rsidRPr="00A70B6E">
        <w:rPr>
          <w:lang w:val="en-US"/>
        </w:rPr>
        <w:t xml:space="preserve"> </w:t>
      </w:r>
      <w:r w:rsidR="005A1DBB">
        <w:rPr>
          <w:lang w:val="en-US"/>
        </w:rPr>
        <w:t>warming of shallow, coastal waters caused by river discharge.</w:t>
      </w:r>
      <w:r w:rsidR="005A1DBB" w:rsidRPr="00A70B6E">
        <w:rPr>
          <w:lang w:val="en-US"/>
        </w:rPr>
        <w:t xml:space="preserve"> </w:t>
      </w:r>
      <w:r w:rsidR="00896AF4" w:rsidRPr="00A70B6E">
        <w:rPr>
          <w:lang w:val="en-US"/>
        </w:rPr>
        <w:t>The influence of rivers is significant in our study area given the many large rivers that drain into the Bering Sea (e.g.</w:t>
      </w:r>
      <w:r w:rsidR="005A1DBB">
        <w:rPr>
          <w:lang w:val="en-US"/>
        </w:rPr>
        <w:t xml:space="preserve"> </w:t>
      </w:r>
      <w:r w:rsidR="00384A88">
        <w:rPr>
          <w:lang w:val="en-US"/>
        </w:rPr>
        <w:t xml:space="preserve">the </w:t>
      </w:r>
      <w:r w:rsidR="005A1DBB">
        <w:rPr>
          <w:lang w:val="en-US"/>
        </w:rPr>
        <w:t xml:space="preserve">Yukon, Kuskokwim, </w:t>
      </w:r>
      <w:r w:rsidR="00384A88">
        <w:rPr>
          <w:lang w:val="en-US"/>
        </w:rPr>
        <w:t xml:space="preserve">and </w:t>
      </w:r>
      <w:proofErr w:type="spellStart"/>
      <w:r w:rsidR="00384A88">
        <w:rPr>
          <w:lang w:val="en-US"/>
        </w:rPr>
        <w:t>Nushagak</w:t>
      </w:r>
      <w:proofErr w:type="spellEnd"/>
      <w:r w:rsidR="00384A88">
        <w:rPr>
          <w:lang w:val="en-US"/>
        </w:rPr>
        <w:t xml:space="preserve"> rivers</w:t>
      </w:r>
      <w:r w:rsidR="005A1DBB">
        <w:rPr>
          <w:lang w:val="en-US"/>
        </w:rPr>
        <w:t>), and m</w:t>
      </w:r>
      <w:r w:rsidR="00896AF4" w:rsidRPr="00A70B6E">
        <w:rPr>
          <w:lang w:val="en-US"/>
        </w:rPr>
        <w:t>easurements from finer scale models have recorded temperatures as high as 19°C near the Yukon River</w:t>
      </w:r>
      <w:r w:rsidR="00060549">
        <w:rPr>
          <w:lang w:val="en-US"/>
        </w:rPr>
        <w:t xml:space="preserve"> (</w:t>
      </w:r>
      <w:r w:rsidR="005A1DBB">
        <w:rPr>
          <w:lang w:val="en-US"/>
        </w:rPr>
        <w:t>from</w:t>
      </w:r>
      <w:r w:rsidR="00060549">
        <w:rPr>
          <w:lang w:val="en-US"/>
        </w:rPr>
        <w:t xml:space="preserve"> MODIS; </w:t>
      </w:r>
      <w:hyperlink r:id="rId11" w:history="1">
        <w:r w:rsidR="005A1DBB" w:rsidRPr="00413CE8">
          <w:rPr>
            <w:rStyle w:val="Hyperlink"/>
          </w:rPr>
          <w:t>https://neo.sci.gsfc.nasa.gov/</w:t>
        </w:r>
      </w:hyperlink>
      <w:r w:rsidR="00060549">
        <w:t>)</w:t>
      </w:r>
      <w:r w:rsidR="005A1DBB">
        <w:t>, whereas our models never predicted temperatures above 16.3</w:t>
      </w:r>
      <w:r w:rsidR="005A1DBB" w:rsidRPr="00A70B6E">
        <w:rPr>
          <w:lang w:val="en-US"/>
        </w:rPr>
        <w:t>°C</w:t>
      </w:r>
      <w:r w:rsidR="00896AF4" w:rsidRPr="00A70B6E">
        <w:rPr>
          <w:lang w:val="en-US"/>
        </w:rPr>
        <w:t xml:space="preserve">. </w:t>
      </w:r>
      <w:r w:rsidR="002B3134">
        <w:rPr>
          <w:lang w:val="en-US"/>
        </w:rPr>
        <w:t xml:space="preserve">However, the warming effects of these rivers, while not fully captured by the ROMS, </w:t>
      </w:r>
      <w:commentRangeStart w:id="49"/>
      <w:r w:rsidR="002B3134">
        <w:rPr>
          <w:lang w:val="en-US"/>
        </w:rPr>
        <w:t>do not last for more than a few weeks</w:t>
      </w:r>
      <w:commentRangeEnd w:id="49"/>
      <w:r w:rsidR="002B3134">
        <w:rPr>
          <w:rStyle w:val="CommentReference"/>
          <w:rFonts w:ascii="Arial" w:eastAsia="Arial" w:hAnsi="Arial" w:cs="Arial"/>
          <w:color w:val="000000"/>
          <w:lang w:val="en-US" w:eastAsia="en-US"/>
        </w:rPr>
        <w:commentReference w:id="49"/>
      </w:r>
      <w:r w:rsidR="002B3134">
        <w:rPr>
          <w:lang w:val="en-US"/>
        </w:rPr>
        <w:t>, and do negate our</w:t>
      </w:r>
      <w:r w:rsidR="002B3134" w:rsidRPr="00A70B6E">
        <w:rPr>
          <w:lang w:val="en-US"/>
        </w:rPr>
        <w:t xml:space="preserve"> results for year-r</w:t>
      </w:r>
      <w:r w:rsidR="002B3134">
        <w:rPr>
          <w:lang w:val="en-US"/>
        </w:rPr>
        <w:t>ound survival.</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6C213C14" w:rsidR="00432C42" w:rsidRPr="00A70B6E" w:rsidRDefault="004B094B" w:rsidP="004C0817">
      <w:pPr>
        <w:rPr>
          <w:ins w:id="50" w:author="Amanda Droghini" w:date="2018-03-21T22:32:00Z"/>
          <w:lang w:val="en-US"/>
        </w:rPr>
      </w:pPr>
      <w:r>
        <w:rPr>
          <w:lang w:val="en-US"/>
        </w:rPr>
        <w:t>C</w:t>
      </w:r>
      <w:r w:rsidR="00DA6BD5" w:rsidRPr="00A70B6E">
        <w:rPr>
          <w:lang w:val="en-US"/>
        </w:rPr>
        <w:t>ommercial and fishing vessel traffic, a</w:t>
      </w:r>
      <w:r>
        <w:rPr>
          <w:lang w:val="en-US"/>
        </w:rPr>
        <w:t>s well as</w:t>
      </w:r>
      <w:r w:rsidR="00DA6BD5" w:rsidRPr="00A70B6E">
        <w:rPr>
          <w:lang w:val="en-US"/>
        </w:rPr>
        <w:t xml:space="preserve"> ballast water discharge</w:t>
      </w:r>
      <w:r w:rsidR="00290135">
        <w:rPr>
          <w:lang w:val="en-US"/>
        </w:rPr>
        <w:t>,</w:t>
      </w:r>
      <w:r w:rsidR="00DA6BD5" w:rsidRPr="00A70B6E">
        <w:rPr>
          <w:lang w:val="en-US"/>
        </w:rPr>
        <w:t xml:space="preserve"> point to the port of Dutch Harbor as being by far the most visited port in the Bering Sea. Trips ending in Dutch Harbor originated from more than ten countries from around the world</w:t>
      </w:r>
      <w:r>
        <w:rPr>
          <w:lang w:val="en-US"/>
        </w:rPr>
        <w:t>, and traff</w:t>
      </w:r>
      <w:r w:rsidR="00BE2C33">
        <w:rPr>
          <w:lang w:val="en-US"/>
        </w:rPr>
        <w:t>ic to Dutch Harbor was up to two orders of magnitude more than traffic to other ports</w:t>
      </w:r>
      <w:r w:rsidR="00DA6BD5" w:rsidRPr="00A70B6E">
        <w:rPr>
          <w:lang w:val="en-US"/>
        </w:rPr>
        <w:t>.</w:t>
      </w:r>
      <w:r w:rsidR="00DA6BD5" w:rsidRPr="00A70B6E">
        <w:rPr>
          <w:color w:val="FF0000"/>
          <w:lang w:val="en-US"/>
        </w:rPr>
        <w:t xml:space="preserve"> </w:t>
      </w:r>
      <w:r>
        <w:rPr>
          <w:color w:val="000000" w:themeColor="text1"/>
          <w:lang w:val="en-US"/>
        </w:rPr>
        <w:t xml:space="preserve">Dutch Harbor has long been recognized as a potentially important point of entry for non-native species </w:t>
      </w:r>
      <w:r>
        <w:rPr>
          <w:color w:val="000000" w:themeColor="text1"/>
          <w:lang w:val="en-US"/>
        </w:rPr>
        <w:fldChar w:fldCharType="begin" w:fldLock="1"/>
      </w:r>
      <w:r>
        <w:rPr>
          <w:color w:val="000000" w:themeColor="text1"/>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uris" : [ "http://www.mendeley.com/documents/?uuid=f36d2327-c825-4982-a253-bae452a58ac7" ] }, { "id" : "ITEM-2",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2", "issue" : "2", "issued" : { "date-parts" : [ [ "2016" ] ] }, "page" : "199-211", "title" : "Ballast-borne marine invasive species: exploring the risk to coastal Alaska, USA", "type" : "article-journal", "volume" : "7" }, "uris" : [ "http://www.mendeley.com/documents/?uuid=fde5295e-9d8c-44f7-938a-c216eb91b6db" ] } ], "mendeley" : { "formattedCitation" : "(McGee et al. 2006, Verna et al. 2016)", "plainTextFormattedCitation" : "(McGee et al. 2006, Verna et al. 2016)", "previouslyFormattedCitation" : "(McGee et al. 2006, Verna et al. 2016)" }, "properties" : {  }, "schema" : "https://github.com/citation-style-language/schema/raw/master/csl-citation.json" }</w:instrText>
      </w:r>
      <w:r>
        <w:rPr>
          <w:color w:val="000000" w:themeColor="text1"/>
          <w:lang w:val="en-US"/>
        </w:rPr>
        <w:fldChar w:fldCharType="separate"/>
      </w:r>
      <w:r w:rsidRPr="004B094B">
        <w:rPr>
          <w:noProof/>
          <w:color w:val="000000" w:themeColor="text1"/>
          <w:lang w:val="en-US"/>
        </w:rPr>
        <w:t>(McGee et al. 2006, Verna et al. 2016)</w:t>
      </w:r>
      <w:r>
        <w:rPr>
          <w:color w:val="000000" w:themeColor="text1"/>
          <w:lang w:val="en-US"/>
        </w:rPr>
        <w:fldChar w:fldCharType="end"/>
      </w:r>
      <w:r w:rsidR="0041283E">
        <w:rPr>
          <w:color w:val="000000" w:themeColor="text1"/>
          <w:lang w:val="en-US"/>
        </w:rPr>
        <w:t>, and is the la</w:t>
      </w:r>
      <w:r w:rsidR="00152CDE">
        <w:rPr>
          <w:color w:val="000000" w:themeColor="text1"/>
          <w:lang w:val="en-US"/>
        </w:rPr>
        <w:t>rgest fisheries port in the U.S</w:t>
      </w:r>
      <w:r w:rsidR="0041283E">
        <w:rPr>
          <w:color w:val="000000" w:themeColor="text1"/>
          <w:lang w:val="en-US"/>
        </w:rPr>
        <w:t xml:space="preserve">. However, the traffic from </w:t>
      </w:r>
      <w:r>
        <w:rPr>
          <w:color w:val="000000" w:themeColor="text1"/>
          <w:lang w:val="en-US"/>
        </w:rPr>
        <w:lastRenderedPageBreak/>
        <w:t>smaller fishing vessels</w:t>
      </w:r>
      <w:r w:rsidR="0041283E">
        <w:rPr>
          <w:color w:val="000000" w:themeColor="text1"/>
          <w:lang w:val="en-US"/>
        </w:rPr>
        <w:t xml:space="preserve"> had not been considered until now.</w:t>
      </w:r>
      <w:r>
        <w:rPr>
          <w:color w:val="000000" w:themeColor="text1"/>
          <w:lang w:val="en-US"/>
        </w:rPr>
        <w:t xml:space="preserve"> </w:t>
      </w:r>
      <w:r w:rsidR="0041283E">
        <w:rPr>
          <w:color w:val="000000" w:themeColor="text1"/>
          <w:lang w:val="en-US"/>
        </w:rPr>
        <w:t xml:space="preserve">Many fishing vessels </w:t>
      </w:r>
      <w:r>
        <w:rPr>
          <w:color w:val="000000" w:themeColor="text1"/>
          <w:lang w:val="en-US"/>
        </w:rPr>
        <w:t>do not take</w:t>
      </w:r>
      <w:r w:rsidR="0041283E">
        <w:rPr>
          <w:color w:val="000000" w:themeColor="text1"/>
          <w:lang w:val="en-US"/>
        </w:rPr>
        <w:t xml:space="preserve"> up</w:t>
      </w:r>
      <w:r>
        <w:rPr>
          <w:color w:val="000000" w:themeColor="text1"/>
          <w:lang w:val="en-US"/>
        </w:rPr>
        <w:t xml:space="preserve"> ballast water</w:t>
      </w:r>
      <w:r w:rsidR="0041283E">
        <w:rPr>
          <w:color w:val="000000" w:themeColor="text1"/>
          <w:lang w:val="en-US"/>
        </w:rPr>
        <w:t>,</w:t>
      </w:r>
      <w:r>
        <w:rPr>
          <w:color w:val="000000" w:themeColor="text1"/>
          <w:lang w:val="en-US"/>
        </w:rPr>
        <w:t xml:space="preserve"> </w:t>
      </w:r>
      <w:r w:rsidR="0041283E">
        <w:rPr>
          <w:color w:val="000000" w:themeColor="text1"/>
          <w:lang w:val="en-US"/>
        </w:rPr>
        <w:t xml:space="preserve">but they </w:t>
      </w:r>
      <w:r w:rsidR="0041283E">
        <w:rPr>
          <w:lang w:val="en-US"/>
        </w:rPr>
        <w:t>may still</w:t>
      </w:r>
      <w:r w:rsidR="005B10CF">
        <w:rPr>
          <w:lang w:val="en-US"/>
        </w:rPr>
        <w:t xml:space="preserve"> </w:t>
      </w:r>
      <w:r w:rsidR="0041283E">
        <w:rPr>
          <w:lang w:val="en-US"/>
        </w:rPr>
        <w:t>transport</w:t>
      </w:r>
      <w:r w:rsidR="005B10CF">
        <w:rPr>
          <w:lang w:val="en-US"/>
        </w:rPr>
        <w:t xml:space="preserve"> </w:t>
      </w:r>
      <w:r>
        <w:rPr>
          <w:lang w:val="en-US"/>
        </w:rPr>
        <w:t>fouling organisms</w:t>
      </w:r>
      <w:r w:rsidR="0041283E">
        <w:rPr>
          <w:lang w:val="en-US"/>
        </w:rPr>
        <w:t xml:space="preserve"> such as algae, barnacles, bivalves, and crustaceans.</w:t>
      </w:r>
      <w:r>
        <w:rPr>
          <w:lang w:val="en-US"/>
        </w:rPr>
        <w:t xml:space="preserve"> </w:t>
      </w:r>
      <w:r w:rsidRPr="00A70B6E">
        <w:rPr>
          <w:lang w:val="en-US"/>
        </w:rPr>
        <w:t xml:space="preserve"> </w:t>
      </w:r>
      <w:r w:rsidR="0041283E">
        <w:rPr>
          <w:lang w:val="en-US"/>
        </w:rPr>
        <w:t>Although most studies have focused their attention on ballast water as a vector of NIS, a study</w:t>
      </w:r>
      <w:r w:rsidRPr="00A70B6E">
        <w:rPr>
          <w:lang w:val="en-US"/>
        </w:rPr>
        <w:t xml:space="preserve"> </w:t>
      </w:r>
      <w:r w:rsidR="0041283E">
        <w:rPr>
          <w:lang w:val="en-US"/>
        </w:rPr>
        <w:t>found that a higher number and diversity of</w:t>
      </w:r>
      <w:r>
        <w:rPr>
          <w:lang w:val="en-US"/>
        </w:rPr>
        <w:t xml:space="preserve"> organisms </w:t>
      </w:r>
      <w:r w:rsidR="0041283E">
        <w:rPr>
          <w:lang w:val="en-US"/>
        </w:rPr>
        <w:t xml:space="preserve">were being transported to the Canadian Arctic by fouling than by ballast water </w:t>
      </w:r>
      <w:r w:rsidRPr="00A70B6E">
        <w:rPr>
          <w:lang w:val="en-US"/>
        </w:rPr>
        <w:fldChar w:fldCharType="begin" w:fldLock="1"/>
      </w:r>
      <w:r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Pr="00A70B6E">
        <w:rPr>
          <w:lang w:val="en-US"/>
        </w:rPr>
        <w:fldChar w:fldCharType="separate"/>
      </w:r>
      <w:r w:rsidRPr="00A70B6E">
        <w:rPr>
          <w:noProof/>
          <w:lang w:val="en-US"/>
        </w:rPr>
        <w:t>(Chan et al. 2015)</w:t>
      </w:r>
      <w:r w:rsidRPr="00A70B6E">
        <w:rPr>
          <w:lang w:val="en-US"/>
        </w:rPr>
        <w:fldChar w:fldCharType="end"/>
      </w:r>
      <w:r w:rsidRPr="00A70B6E">
        <w:rPr>
          <w:lang w:val="en-US"/>
        </w:rPr>
        <w:t xml:space="preserve">. </w:t>
      </w:r>
      <w:r w:rsidR="005B10CF">
        <w:rPr>
          <w:lang w:val="en-US"/>
        </w:rPr>
        <w:t xml:space="preserve">Compared to ballast water data, fishing vessel traffic was highly regional, connecting the highly-visited port of Dutch Harbor to ports </w:t>
      </w:r>
      <w:r w:rsidR="005B10CF" w:rsidRPr="00A70B6E">
        <w:rPr>
          <w:lang w:val="en-US"/>
        </w:rPr>
        <w:t xml:space="preserve">of the Pribilof Islands, Bristol Bay, and </w:t>
      </w:r>
      <w:proofErr w:type="spellStart"/>
      <w:r w:rsidR="005B10CF" w:rsidRPr="00A70B6E">
        <w:rPr>
          <w:lang w:val="en-US"/>
        </w:rPr>
        <w:t>Akutan</w:t>
      </w:r>
      <w:proofErr w:type="spellEnd"/>
      <w:r w:rsidR="005B10CF">
        <w:rPr>
          <w:lang w:val="en-US"/>
        </w:rPr>
        <w:t xml:space="preserve">. </w:t>
      </w:r>
      <w:r w:rsidR="005B10CF" w:rsidRPr="00A70B6E">
        <w:rPr>
          <w:lang w:val="en-US"/>
        </w:rPr>
        <w:t>The connectivity of Dutch Harbor to ot</w:t>
      </w:r>
      <w:r w:rsidR="005B10CF">
        <w:rPr>
          <w:lang w:val="en-US"/>
        </w:rPr>
        <w:t>her Bering Sea ports</w:t>
      </w:r>
      <w:r w:rsidR="005B10CF" w:rsidRPr="00A70B6E">
        <w:rPr>
          <w:lang w:val="en-US"/>
        </w:rPr>
        <w:t xml:space="preserve"> </w:t>
      </w:r>
      <w:commentRangeStart w:id="51"/>
      <w:r w:rsidR="005B10CF" w:rsidRPr="00A70B6E">
        <w:rPr>
          <w:lang w:val="en-US"/>
        </w:rPr>
        <w:t xml:space="preserve">emphasizes the scale of connectivity among many Alaskan communities and </w:t>
      </w:r>
      <w:r w:rsidR="005B10CF">
        <w:rPr>
          <w:lang w:val="en-US"/>
        </w:rPr>
        <w:t xml:space="preserve">the potential regional </w:t>
      </w:r>
      <w:r w:rsidR="005B10CF" w:rsidRPr="00A70B6E">
        <w:rPr>
          <w:lang w:val="en-US"/>
        </w:rPr>
        <w:t xml:space="preserve">impacts of </w:t>
      </w:r>
      <w:r w:rsidR="005B10CF">
        <w:rPr>
          <w:lang w:val="en-US"/>
        </w:rPr>
        <w:t>NIS in Dutch Harbor</w:t>
      </w:r>
      <w:r w:rsidR="005B10CF" w:rsidRPr="00A70B6E">
        <w:rPr>
          <w:lang w:val="en-US"/>
        </w:rPr>
        <w:t>.</w:t>
      </w:r>
      <w:commentRangeEnd w:id="51"/>
      <w:r w:rsidR="005B10CF" w:rsidRPr="00A70B6E">
        <w:rPr>
          <w:rStyle w:val="CommentReference"/>
          <w:rFonts w:ascii="Arial" w:eastAsia="Arial" w:hAnsi="Arial" w:cs="Arial"/>
          <w:color w:val="000000"/>
          <w:lang w:val="en-US" w:eastAsia="en-US"/>
        </w:rPr>
        <w:commentReference w:id="51"/>
      </w:r>
      <w:r w:rsidR="005B10CF" w:rsidRPr="00A70B6E">
        <w:rPr>
          <w:lang w:val="en-US"/>
        </w:rPr>
        <w:t xml:space="preserve"> </w:t>
      </w:r>
      <w:r w:rsidR="00134C8C" w:rsidRPr="00A70B6E">
        <w:rPr>
          <w:lang w:val="en-US"/>
        </w:rPr>
        <w:t>Without a road system to provide access to Alaska’s port communities, vessels of all types form a marine highway system that is traveled by ferries, tugs, barges, and as demonstrated here, fishing vessels</w:t>
      </w:r>
      <w:r w:rsidR="00134C8C">
        <w:rPr>
          <w:lang w:val="en-US"/>
        </w:rPr>
        <w:t xml:space="preserve">. </w:t>
      </w:r>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02AF61E4" w:rsidR="00EF5CA5" w:rsidRPr="00A70B6E" w:rsidRDefault="00EF5CA5" w:rsidP="00432C42">
      <w:pPr>
        <w:rPr>
          <w:ins w:id="52"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53"/>
      <w:r w:rsidR="006A7E99" w:rsidRPr="00A70B6E">
        <w:rPr>
          <w:highlight w:val="yellow"/>
          <w:lang w:val="en-US"/>
        </w:rPr>
        <w:t xml:space="preserve">(e.g. Lord et al. 2015; </w:t>
      </w:r>
      <w:proofErr w:type="spellStart"/>
      <w:r w:rsidR="006A7E99" w:rsidRPr="00A70B6E">
        <w:rPr>
          <w:highlight w:val="yellow"/>
          <w:lang w:val="en-US"/>
        </w:rPr>
        <w:t>Lacoursière</w:t>
      </w:r>
      <w:proofErr w:type="spellEnd"/>
      <w:r w:rsidR="006A7E99" w:rsidRPr="00A70B6E">
        <w:rPr>
          <w:highlight w:val="yellow"/>
          <w:lang w:val="en-US"/>
        </w:rPr>
        <w:t>-Roussel et al. 2016)</w:t>
      </w:r>
      <w:commentRangeEnd w:id="53"/>
      <w:r w:rsidR="006A7E99" w:rsidRPr="00A70B6E">
        <w:rPr>
          <w:rStyle w:val="CommentReference"/>
          <w:b/>
          <w:highlight w:val="yellow"/>
          <w:lang w:val="en-US"/>
        </w:rPr>
        <w:commentReference w:id="53"/>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w:t>
      </w:r>
      <w:r w:rsidR="008C03A6">
        <w:rPr>
          <w:lang w:val="en-US"/>
        </w:rPr>
        <w:t>such as</w:t>
      </w:r>
      <w:r w:rsidR="00733F1B" w:rsidRPr="00A70B6E">
        <w:rPr>
          <w:lang w:val="en-US"/>
        </w:rPr>
        <w:t xml:space="preserve"> </w:t>
      </w:r>
      <w:r w:rsidR="00DA3713" w:rsidRPr="00A70B6E">
        <w:rPr>
          <w:lang w:val="en-US"/>
        </w:rPr>
        <w:t xml:space="preserve">its physiological condition, </w:t>
      </w:r>
      <w:r w:rsidR="00733F1B" w:rsidRPr="00A70B6E">
        <w:rPr>
          <w:lang w:val="en-US"/>
        </w:rPr>
        <w:t>the voyage duration, a</w:t>
      </w:r>
      <w:r w:rsidR="008C03A6" w:rsidRPr="008C03A6">
        <w:rPr>
          <w:lang w:val="en-US"/>
        </w:rPr>
        <w:t xml:space="preserve"> </w:t>
      </w:r>
      <w:r w:rsidR="008C03A6" w:rsidRPr="00A70B6E">
        <w:rPr>
          <w:lang w:val="en-US"/>
        </w:rPr>
        <w:t xml:space="preserve">the type </w:t>
      </w:r>
      <w:r w:rsidR="008C03A6">
        <w:rPr>
          <w:lang w:val="en-US"/>
        </w:rPr>
        <w:t xml:space="preserve">and speed </w:t>
      </w:r>
      <w:r w:rsidR="008C03A6" w:rsidRPr="00A70B6E">
        <w:rPr>
          <w:lang w:val="en-US"/>
        </w:rPr>
        <w:t xml:space="preserve">of </w:t>
      </w:r>
      <w:r w:rsidR="008C03A6">
        <w:rPr>
          <w:lang w:val="en-US"/>
        </w:rPr>
        <w:t xml:space="preserve">the </w:t>
      </w:r>
      <w:r w:rsidR="008C03A6" w:rsidRPr="00A70B6E">
        <w:rPr>
          <w:lang w:val="en-US"/>
        </w:rPr>
        <w:t>ship,</w:t>
      </w:r>
      <w:r w:rsidR="008C03A6">
        <w:rPr>
          <w:lang w:val="en-US"/>
        </w:rPr>
        <w:t xml:space="preserve"> a</w:t>
      </w:r>
      <w:r w:rsidR="00733F1B" w:rsidRPr="00A70B6E">
        <w:rPr>
          <w:lang w:val="en-US"/>
        </w:rPr>
        <w:t xml:space="preserve">nd environmental differences between donor and recipient ports </w:t>
      </w:r>
      <w:commentRangeStart w:id="54"/>
      <w:r w:rsidR="00733F1B" w:rsidRPr="00A70B6E">
        <w:rPr>
          <w:lang w:val="en-US"/>
        </w:rPr>
        <w:lastRenderedPageBreak/>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r w:rsidR="008C03A6" w:rsidRPr="00A70B6E">
        <w:rPr>
          <w:lang w:val="en-US"/>
        </w:rPr>
        <w:fldChar w:fldCharType="begin" w:fldLock="1"/>
      </w:r>
      <w:r w:rsidR="008C03A6" w:rsidRPr="008C03A6">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8C03A6" w:rsidRPr="00A70B6E">
        <w:rPr>
          <w:lang w:val="en-US"/>
        </w:rPr>
        <w:fldChar w:fldCharType="separate"/>
      </w:r>
      <w:r w:rsidR="008C03A6" w:rsidRPr="00A70B6E">
        <w:rPr>
          <w:noProof/>
          <w:lang w:val="en-US"/>
        </w:rPr>
        <w:t>(Verling et al. 2005, Colautti et al. 2006, Miller and Ruiz 2014)</w:t>
      </w:r>
      <w:r w:rsidR="008C03A6" w:rsidRPr="00A70B6E">
        <w:rPr>
          <w:lang w:val="en-US"/>
        </w:rPr>
        <w:fldChar w:fldCharType="end"/>
      </w:r>
      <w:r w:rsidR="008C03A6" w:rsidRPr="00A70B6E">
        <w:rPr>
          <w:lang w:val="en-US"/>
        </w:rPr>
        <w:t xml:space="preserve">. </w:t>
      </w:r>
      <w:ins w:id="55"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56" w:author="Amanda Droghini" w:date="2018-03-20T11:29:00Z">
        <w:r w:rsidR="0058344F" w:rsidRPr="00A70B6E">
          <w:rPr>
            <w:lang w:val="en-US"/>
          </w:rPr>
          <w:fldChar w:fldCharType="separate"/>
        </w:r>
      </w:ins>
      <w:r w:rsidR="0058344F" w:rsidRPr="00A70B6E">
        <w:rPr>
          <w:noProof/>
          <w:lang w:val="en-US"/>
        </w:rPr>
        <w:t>(Ruiz et al. 2000)</w:t>
      </w:r>
      <w:ins w:id="57" w:author="Amanda Droghini" w:date="2018-03-20T11:29:00Z">
        <w:r w:rsidR="0058344F" w:rsidRPr="00A70B6E">
          <w:rPr>
            <w:lang w:val="en-US"/>
          </w:rPr>
          <w:fldChar w:fldCharType="end"/>
        </w:r>
      </w:ins>
      <w:commentRangeEnd w:id="54"/>
      <w:r w:rsidR="008C03A6">
        <w:rPr>
          <w:rStyle w:val="CommentReference"/>
          <w:rFonts w:ascii="Arial" w:eastAsia="Arial" w:hAnsi="Arial" w:cs="Arial"/>
          <w:color w:val="000000"/>
          <w:lang w:val="en-US" w:eastAsia="en-US"/>
        </w:rPr>
        <w:commentReference w:id="54"/>
      </w:r>
      <w:ins w:id="58" w:author="Amanda Droghini" w:date="2018-03-20T11:31:00Z">
        <w:r w:rsidR="0058344F" w:rsidRPr="00A70B6E">
          <w:rPr>
            <w:lang w:val="en-US"/>
          </w:rPr>
          <w:t xml:space="preserve">. </w:t>
        </w:r>
      </w:ins>
      <w:r w:rsidR="007909FD" w:rsidRPr="00A70B6E">
        <w:rPr>
          <w:lang w:val="en-US"/>
        </w:rPr>
        <w:t>S</w:t>
      </w:r>
      <w:ins w:id="59" w:author="Amanda Droghini" w:date="2018-03-20T11:31:00Z">
        <w:r w:rsidR="0058344F" w:rsidRPr="00A70B6E">
          <w:rPr>
            <w:lang w:val="en-US"/>
          </w:rPr>
          <w:t xml:space="preserve">tudies from the Canadian Arctic </w:t>
        </w:r>
      </w:ins>
      <w:r w:rsidR="007909FD" w:rsidRPr="00A70B6E">
        <w:rPr>
          <w:lang w:val="en-US"/>
        </w:rPr>
        <w:t>suggest</w:t>
      </w:r>
      <w:ins w:id="60"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61" w:author="Amanda Droghini" w:date="2018-03-20T11:32:00Z">
        <w:r w:rsidR="0058344F" w:rsidRPr="00A70B6E">
          <w:rPr>
            <w:lang w:val="en-US"/>
          </w:rPr>
          <w:t xml:space="preserve"> Chan et al. </w:t>
        </w:r>
      </w:ins>
      <w:ins w:id="62"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63" w:author="Amanda Droghini" w:date="2018-03-20T11:34:00Z">
        <w:r w:rsidR="0058344F" w:rsidRPr="00A70B6E">
          <w:rPr>
            <w:lang w:val="en-US"/>
          </w:rPr>
          <w:fldChar w:fldCharType="end"/>
        </w:r>
        <w:r w:rsidR="0058344F" w:rsidRPr="00A70B6E">
          <w:rPr>
            <w:lang w:val="en-US"/>
          </w:rPr>
          <w:t xml:space="preserve"> found that ballast water age</w:t>
        </w:r>
      </w:ins>
      <w:ins w:id="64"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65" w:author="Amanda Droghini" w:date="2018-03-12T08:06:00Z">
        <w:r w:rsidRPr="00A70B6E">
          <w:rPr>
            <w:lang w:val="en-US"/>
          </w:rPr>
          <w:t xml:space="preserve"> </w:t>
        </w:r>
      </w:ins>
    </w:p>
    <w:p w14:paraId="43B84DB1" w14:textId="5192E131" w:rsidR="004D5A7F" w:rsidRPr="00A70B6E" w:rsidRDefault="00B31FD6" w:rsidP="00B31FD6">
      <w:pPr>
        <w:pStyle w:val="Heading2"/>
      </w:pPr>
      <w:r w:rsidRPr="00A70B6E">
        <w:t>Effects of climate change on invasion risk</w:t>
      </w:r>
      <w:r w:rsidR="00475A9D" w:rsidRPr="00A70B6E">
        <w:rPr>
          <w:b w:val="0"/>
        </w:rPr>
        <w:t xml:space="preserve"> </w:t>
      </w:r>
    </w:p>
    <w:p w14:paraId="391FB137" w14:textId="77777777" w:rsidR="00CB65C4" w:rsidRDefault="00EF5CA5" w:rsidP="008B5D64">
      <w:pPr>
        <w:spacing w:before="200" w:line="360" w:lineRule="auto"/>
        <w:contextualSpacing/>
        <w:rPr>
          <w:lang w:val="en-US"/>
        </w:rPr>
      </w:pPr>
      <w:r w:rsidRPr="00A70B6E">
        <w:t xml:space="preserve">The Bering Sea is experiencing significant changes as a result of climate change </w:t>
      </w:r>
      <w:r w:rsidRPr="00A70B6E">
        <w:fldChar w:fldCharType="begin" w:fldLock="1"/>
      </w:r>
      <w:r w:rsidRPr="00A70B6E">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fldChar w:fldCharType="separate"/>
      </w:r>
      <w:r w:rsidRPr="00A70B6E">
        <w:rPr>
          <w:noProof/>
        </w:rPr>
        <w:t>(e.g. Grebmeier et al. 2006b, Stabeno et al. 2007, Mueter and Litzow 2008)</w:t>
      </w:r>
      <w:r w:rsidRPr="00A70B6E">
        <w:fldChar w:fldCharType="end"/>
      </w:r>
      <w:r w:rsidRPr="00A70B6E">
        <w:t>. Sea ice cover has decreased substantially s</w:t>
      </w:r>
      <w:bookmarkStart w:id="66" w:name="_GoBack"/>
      <w:bookmarkEnd w:id="66"/>
      <w:r w:rsidRPr="00A70B6E">
        <w:t xml:space="preserve">ince the 1950s, </w:t>
      </w:r>
      <w:r w:rsidR="003C7B80">
        <w:t xml:space="preserve">and surface water temperatures have increased by </w:t>
      </w:r>
      <w:r w:rsidRPr="00A70B6E">
        <w:t>0.23°C per decade</w:t>
      </w:r>
      <w:r w:rsidR="004F3BCA">
        <w:t xml:space="preserve"> since then</w:t>
      </w:r>
      <w:r w:rsidRPr="00A70B6E">
        <w:t xml:space="preserve"> </w:t>
      </w:r>
      <w:r w:rsidRPr="00A70B6E">
        <w:fldChar w:fldCharType="begin" w:fldLock="1"/>
      </w:r>
      <w:r w:rsidRPr="00A70B6E">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fldChar w:fldCharType="separate"/>
      </w:r>
      <w:r w:rsidRPr="00A70B6E">
        <w:rPr>
          <w:noProof/>
        </w:rPr>
        <w:t>(Mueter and Litzow 2008)</w:t>
      </w:r>
      <w:r w:rsidRPr="00A70B6E">
        <w:fldChar w:fldCharType="end"/>
      </w:r>
      <w:r w:rsidRPr="00A70B6E">
        <w:t xml:space="preserve">. These changes are projected to continue </w:t>
      </w:r>
      <w:r w:rsidRPr="00A70B6E">
        <w:fldChar w:fldCharType="begin" w:fldLock="1"/>
      </w:r>
      <w:r w:rsidRPr="00A70B6E">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fldChar w:fldCharType="separate"/>
      </w:r>
      <w:r w:rsidRPr="00A70B6E">
        <w:rPr>
          <w:noProof/>
        </w:rPr>
        <w:t>(Wang et al. 2012, Hermann et al. 2016)</w:t>
      </w:r>
      <w:r w:rsidRPr="00A70B6E">
        <w:fldChar w:fldCharType="end"/>
      </w:r>
      <w:r w:rsidR="009D0CB3">
        <w:t xml:space="preserve">, and </w:t>
      </w:r>
      <w:r w:rsidR="008B5D64">
        <w:rPr>
          <w:lang w:val="en-US"/>
        </w:rPr>
        <w:t>n</w:t>
      </w:r>
      <w:r w:rsidR="008B5D64" w:rsidRPr="00A70B6E">
        <w:rPr>
          <w:lang w:val="en-US"/>
        </w:rPr>
        <w:t xml:space="preserve">orthward range shifts have already been documented </w:t>
      </w:r>
      <w:r w:rsidR="009D0CB3" w:rsidRPr="00A70B6E">
        <w:rPr>
          <w:lang w:val="en-US"/>
        </w:rPr>
        <w:t xml:space="preserve">in the Pacific Arctic </w:t>
      </w:r>
      <w:r w:rsidR="008B5D64" w:rsidRPr="00A70B6E">
        <w:rPr>
          <w:lang w:val="en-US"/>
        </w:rPr>
        <w:t xml:space="preserve">for native fish, zooplankton, and benthic invertebrates </w:t>
      </w:r>
      <w:r w:rsidR="008B5D64" w:rsidRPr="00A70B6E">
        <w:rPr>
          <w:lang w:val="en-US"/>
        </w:rPr>
        <w:fldChar w:fldCharType="begin" w:fldLock="1"/>
      </w:r>
      <w:r w:rsidR="008B5D64"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8B5D64" w:rsidRPr="00A70B6E">
        <w:rPr>
          <w:lang w:val="en-US"/>
        </w:rPr>
        <w:fldChar w:fldCharType="separate"/>
      </w:r>
      <w:r w:rsidR="008B5D64" w:rsidRPr="00A70B6E">
        <w:rPr>
          <w:noProof/>
          <w:lang w:val="en-US"/>
        </w:rPr>
        <w:t>(e.g. Grebmeier et al. 2006b, Matsuno et al. 2011, Stabeno et al. 2012, Kotwicki and Lauth 2013)</w:t>
      </w:r>
      <w:r w:rsidR="008B5D64" w:rsidRPr="00A70B6E">
        <w:rPr>
          <w:lang w:val="en-US"/>
        </w:rPr>
        <w:fldChar w:fldCharType="end"/>
      </w:r>
      <w:r w:rsidR="008B5D64">
        <w:rPr>
          <w:lang w:val="en-US"/>
        </w:rPr>
        <w:t>.</w:t>
      </w:r>
      <w:r w:rsidR="008B5D64" w:rsidRPr="00A70B6E">
        <w:rPr>
          <w:lang w:val="en-US"/>
        </w:rPr>
        <w:t xml:space="preserve"> </w:t>
      </w:r>
      <w:r w:rsidR="008B5D64">
        <w:rPr>
          <w:lang w:val="en-US"/>
        </w:rPr>
        <w:t>O</w:t>
      </w:r>
      <w:r w:rsidR="008B5D64" w:rsidRPr="00A70B6E">
        <w:rPr>
          <w:lang w:val="en-US"/>
        </w:rPr>
        <w:t xml:space="preserve">ur models </w:t>
      </w:r>
      <w:r w:rsidR="008B5D64">
        <w:rPr>
          <w:lang w:val="en-US"/>
        </w:rPr>
        <w:t xml:space="preserve">agree with other Arctic studies </w:t>
      </w:r>
      <w:r w:rsidR="009D0CB3">
        <w:rPr>
          <w:lang w:val="en-US"/>
        </w:rPr>
        <w:fldChar w:fldCharType="begin" w:fldLock="1"/>
      </w:r>
      <w:r w:rsidR="009D0CB3">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3",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9D0CB3">
        <w:rPr>
          <w:lang w:val="en-US"/>
        </w:rPr>
        <w:fldChar w:fldCharType="separate"/>
      </w:r>
      <w:r w:rsidR="009D0CB3" w:rsidRPr="009D0CB3">
        <w:rPr>
          <w:noProof/>
          <w:lang w:val="en-US"/>
        </w:rPr>
        <w:t>(de Rivera et al. 2011, Ware et al. 2016, Goldsmit et al. 2018)</w:t>
      </w:r>
      <w:r w:rsidR="009D0CB3">
        <w:rPr>
          <w:lang w:val="en-US"/>
        </w:rPr>
        <w:fldChar w:fldCharType="end"/>
      </w:r>
      <w:r w:rsidR="009D0CB3">
        <w:rPr>
          <w:lang w:val="en-US"/>
        </w:rPr>
        <w:t xml:space="preserve"> that</w:t>
      </w:r>
      <w:r w:rsidR="008B5D64">
        <w:rPr>
          <w:lang w:val="en-US"/>
        </w:rPr>
        <w:t xml:space="preserve"> </w:t>
      </w:r>
      <w:r w:rsidR="008B5D64" w:rsidRPr="00A70B6E">
        <w:rPr>
          <w:lang w:val="en-US"/>
        </w:rPr>
        <w:t xml:space="preserve">predict a northward expansion in suitable habitat </w:t>
      </w:r>
      <w:r w:rsidR="008B5D64" w:rsidRPr="00A70B6E">
        <w:rPr>
          <w:highlight w:val="yellow"/>
          <w:lang w:val="en-US"/>
        </w:rPr>
        <w:t>(Figure 2)</w:t>
      </w:r>
      <w:r w:rsidR="009D0CB3">
        <w:rPr>
          <w:lang w:val="en-US"/>
        </w:rPr>
        <w:t>.</w:t>
      </w:r>
      <w:r w:rsidR="008B5D64" w:rsidRPr="00A70B6E">
        <w:rPr>
          <w:lang w:val="en-US"/>
        </w:rPr>
        <w:t xml:space="preserve"> </w:t>
      </w:r>
      <w:r w:rsidR="009D0CB3">
        <w:rPr>
          <w:lang w:val="en-US"/>
        </w:rPr>
        <w:t>In our</w:t>
      </w:r>
      <w:r w:rsidR="00CB65C4">
        <w:rPr>
          <w:lang w:val="en-US"/>
        </w:rPr>
        <w:t xml:space="preserve"> models, an average increase of 1°C or less in minimum winter temperatures corresponded with a </w:t>
      </w:r>
      <w:commentRangeStart w:id="67"/>
      <w:r w:rsidR="00CB65C4" w:rsidRPr="00CB65C4">
        <w:rPr>
          <w:highlight w:val="cyan"/>
          <w:lang w:val="en-US"/>
        </w:rPr>
        <w:t>76% increase</w:t>
      </w:r>
      <w:r w:rsidR="00CB65C4">
        <w:rPr>
          <w:lang w:val="en-US"/>
        </w:rPr>
        <w:t xml:space="preserve"> </w:t>
      </w:r>
      <w:commentRangeEnd w:id="67"/>
      <w:r w:rsidR="00CB65C4">
        <w:rPr>
          <w:rStyle w:val="CommentReference"/>
          <w:rFonts w:ascii="Arial" w:eastAsia="Arial" w:hAnsi="Arial" w:cs="Arial"/>
          <w:color w:val="000000"/>
          <w:lang w:val="en-US" w:eastAsia="en-US"/>
        </w:rPr>
        <w:commentReference w:id="67"/>
      </w:r>
      <w:r w:rsidR="00CB65C4">
        <w:rPr>
          <w:lang w:val="en-US"/>
        </w:rPr>
        <w:t xml:space="preserve">in suitable </w:t>
      </w:r>
      <w:r w:rsidR="00CB65C4" w:rsidRPr="00CB65C4">
        <w:rPr>
          <w:lang w:val="en-US"/>
        </w:rPr>
        <w:t>area</w:t>
      </w:r>
      <w:r w:rsidR="008B5D64" w:rsidRPr="00CB65C4">
        <w:rPr>
          <w:lang w:val="en-US"/>
        </w:rPr>
        <w:t>.</w:t>
      </w:r>
      <w:r w:rsidR="008B5D64" w:rsidRPr="00A70B6E">
        <w:rPr>
          <w:lang w:val="en-US"/>
        </w:rPr>
        <w:t xml:space="preserve"> </w:t>
      </w:r>
      <w:r w:rsidR="008B5D64">
        <w:rPr>
          <w:lang w:val="en-US"/>
        </w:rPr>
        <w:t>Increased water temp</w:t>
      </w:r>
      <w:r w:rsidR="00CB65C4">
        <w:rPr>
          <w:lang w:val="en-US"/>
        </w:rPr>
        <w:t>erature</w:t>
      </w:r>
      <w:r w:rsidR="008B5D64">
        <w:rPr>
          <w:lang w:val="en-US"/>
        </w:rPr>
        <w:t xml:space="preserve">s are predicted to allow between 1-2 species to survive in the Bering Sea by 2039, however for the most part the expansion of suitable habitat we observed </w:t>
      </w:r>
      <w:r w:rsidR="008B5D64" w:rsidRPr="00A70B6E">
        <w:rPr>
          <w:lang w:val="en-US"/>
        </w:rPr>
        <w:t xml:space="preserve">would largely </w:t>
      </w:r>
      <w:proofErr w:type="spellStart"/>
      <w:r w:rsidR="008B5D64" w:rsidRPr="00A70B6E">
        <w:rPr>
          <w:lang w:val="en-US"/>
        </w:rPr>
        <w:t>favour</w:t>
      </w:r>
      <w:proofErr w:type="spellEnd"/>
      <w:r w:rsidR="008B5D64" w:rsidRPr="00A70B6E">
        <w:rPr>
          <w:lang w:val="en-US"/>
        </w:rPr>
        <w:t xml:space="preserve"> taxa that already have the capacity to survive in the southern Bering Sea.</w:t>
      </w:r>
      <w:r w:rsidR="008B5D64">
        <w:rPr>
          <w:lang w:val="en-US"/>
        </w:rPr>
        <w:t xml:space="preserve"> </w:t>
      </w:r>
    </w:p>
    <w:p w14:paraId="7B9C45F1" w14:textId="4BC65EE5" w:rsidR="008B5D64" w:rsidRPr="00CB65C4" w:rsidRDefault="00CB65C4" w:rsidP="00CB65C4">
      <w:pPr>
        <w:spacing w:before="200" w:line="360" w:lineRule="auto"/>
        <w:contextualSpacing/>
        <w:rPr>
          <w:lang w:val="en-US"/>
        </w:rPr>
      </w:pPr>
      <w:r>
        <w:rPr>
          <w:lang w:val="en-US"/>
        </w:rPr>
        <w:t xml:space="preserve">Changes in summer temperatures are expected to be even more pronounced than increases in winter temperatures, with increases as high +5.0°C predicted in Bristol Bay. Studies from </w:t>
      </w:r>
      <w:r w:rsidRPr="00A70B6E">
        <w:rPr>
          <w:lang w:val="en-US"/>
        </w:rPr>
        <w:t>temperate systems</w:t>
      </w:r>
      <w:r>
        <w:rPr>
          <w:lang w:val="en-US"/>
        </w:rPr>
        <w:t xml:space="preserve"> have found that</w:t>
      </w:r>
      <w:r w:rsidRPr="00A70B6E">
        <w:rPr>
          <w:lang w:val="en-US"/>
        </w:rPr>
        <w:t xml:space="preserve"> </w:t>
      </w:r>
      <w:r w:rsidRPr="00CB65C4">
        <w:rPr>
          <w:highlight w:val="yellow"/>
          <w:lang w:val="en-US"/>
        </w:rPr>
        <w:t xml:space="preserve">warmer water temperatures have a positive influence on </w:t>
      </w:r>
      <w:r w:rsidRPr="00CB65C4">
        <w:rPr>
          <w:highlight w:val="yellow"/>
          <w:lang w:val="en-US"/>
        </w:rPr>
        <w:lastRenderedPageBreak/>
        <w:t xml:space="preserve">growth rates, </w:t>
      </w:r>
      <w:r w:rsidRPr="00CB65C4">
        <w:rPr>
          <w:highlight w:val="yellow"/>
          <w:lang w:val="en-US"/>
        </w:rPr>
        <w:fldChar w:fldCharType="begin" w:fldLock="1"/>
      </w:r>
      <w:r w:rsidRPr="00CB65C4">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manualFormatting" : "( Saunders and Metaxas 2007, Valdizan et al. 2011, Lord 2017, deRivera et al. 200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B65C4">
        <w:rPr>
          <w:highlight w:val="yellow"/>
          <w:lang w:val="en-US"/>
        </w:rPr>
        <w:fldChar w:fldCharType="separate"/>
      </w:r>
      <w:r w:rsidRPr="00CB65C4">
        <w:rPr>
          <w:noProof/>
          <w:highlight w:val="yellow"/>
          <w:lang w:val="en-US"/>
        </w:rPr>
        <w:t>( Saunders and Metaxas 2007, Valdizan et al. 2011, Lord 2017, deRivera et al. 2007)</w:t>
      </w:r>
      <w:r w:rsidRPr="00CB65C4">
        <w:rPr>
          <w:highlight w:val="yellow"/>
          <w:lang w:val="en-US"/>
        </w:rPr>
        <w:fldChar w:fldCharType="end"/>
      </w:r>
      <w:r w:rsidRPr="00CB65C4">
        <w:rPr>
          <w:highlight w:val="yellow"/>
          <w:lang w:val="en-US"/>
        </w:rPr>
        <w:t>, and timing of recruitment (</w:t>
      </w:r>
      <w:proofErr w:type="spellStart"/>
      <w:r w:rsidRPr="00CB65C4">
        <w:rPr>
          <w:highlight w:val="yellow"/>
          <w:lang w:val="en-US"/>
        </w:rPr>
        <w:t>Stachowicz</w:t>
      </w:r>
      <w:proofErr w:type="spellEnd"/>
      <w:r w:rsidRPr="00CB65C4">
        <w:rPr>
          <w:highlight w:val="yellow"/>
          <w:lang w:val="en-US"/>
        </w:rPr>
        <w:t xml:space="preserve">…)., </w:t>
      </w:r>
      <w:r w:rsidRPr="00CB65C4">
        <w:rPr>
          <w:highlight w:val="yellow"/>
          <w:lang w:val="en-US"/>
        </w:rPr>
        <w:fldChar w:fldCharType="begin" w:fldLock="1"/>
      </w:r>
      <w:r w:rsidRPr="00CB65C4">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CB65C4">
        <w:rPr>
          <w:highlight w:val="yellow"/>
          <w:lang w:val="en-US"/>
        </w:rPr>
        <w:fldChar w:fldCharType="separate"/>
      </w:r>
      <w:r w:rsidRPr="00CB65C4">
        <w:rPr>
          <w:noProof/>
          <w:highlight w:val="yellow"/>
          <w:lang w:val="en-US"/>
        </w:rPr>
        <w:t>(Witte et al. 2010)</w:t>
      </w:r>
      <w:r w:rsidRPr="00CB65C4">
        <w:rPr>
          <w:highlight w:val="yellow"/>
          <w:lang w:val="en-US"/>
        </w:rPr>
        <w:fldChar w:fldCharType="end"/>
      </w:r>
      <w:r w:rsidRPr="00CB65C4">
        <w:rPr>
          <w:highlight w:val="yellow"/>
          <w:lang w:val="en-US"/>
        </w:rPr>
        <w:t>. Given the</w:t>
      </w:r>
      <w:r w:rsidR="008B5D64" w:rsidRPr="00CB65C4">
        <w:rPr>
          <w:highlight w:val="yellow"/>
          <w:lang w:val="en-US"/>
        </w:rPr>
        <w:t xml:space="preserve"> interplay between water temperatures and </w:t>
      </w:r>
      <w:r w:rsidRPr="00CB65C4">
        <w:rPr>
          <w:highlight w:val="yellow"/>
          <w:lang w:val="en-US"/>
        </w:rPr>
        <w:t>reproductive success, the Bering Sea is likely to become increasingly suitable for NIS in the near future</w:t>
      </w:r>
      <w:r w:rsidR="008B5D64" w:rsidRPr="00CB65C4">
        <w:rPr>
          <w:highlight w:val="yellow"/>
          <w:lang w:val="en-US"/>
        </w:rPr>
        <w:t xml:space="preserve">. </w:t>
      </w:r>
      <w:r w:rsidRPr="00CB65C4">
        <w:rPr>
          <w:highlight w:val="yellow"/>
          <w:lang w:val="en-US"/>
        </w:rPr>
        <w:t>Though not established, European green crab, for example, is currently considered</w:t>
      </w:r>
      <w:r w:rsidR="008B5D64" w:rsidRPr="00CB65C4">
        <w:rPr>
          <w:highlight w:val="yellow"/>
          <w:lang w:val="en-US"/>
        </w:rPr>
        <w:t xml:space="preserve"> </w:t>
      </w:r>
      <w:r w:rsidRPr="00CB65C4">
        <w:rPr>
          <w:highlight w:val="yellow"/>
          <w:lang w:val="en-US"/>
        </w:rPr>
        <w:t xml:space="preserve">at the limit </w:t>
      </w:r>
      <w:r w:rsidR="008B5D64" w:rsidRPr="00CB65C4">
        <w:rPr>
          <w:highlight w:val="yellow"/>
          <w:lang w:val="en-US"/>
        </w:rPr>
        <w:t>of its developmental capacity in Dutch Harbor (</w:t>
      </w:r>
      <w:proofErr w:type="spellStart"/>
      <w:r w:rsidR="008B5D64" w:rsidRPr="00CB65C4">
        <w:rPr>
          <w:highlight w:val="yellow"/>
          <w:lang w:val="en-US"/>
        </w:rPr>
        <w:t>DeRivera</w:t>
      </w:r>
      <w:proofErr w:type="spellEnd"/>
      <w:r w:rsidR="008B5D64" w:rsidRPr="00CB65C4">
        <w:rPr>
          <w:highlight w:val="yellow"/>
          <w:lang w:val="en-US"/>
        </w:rPr>
        <w:t xml:space="preserve"> et al. 2007)</w:t>
      </w:r>
      <w:r w:rsidRPr="00CB65C4">
        <w:rPr>
          <w:highlight w:val="yellow"/>
          <w:lang w:val="en-US"/>
        </w:rPr>
        <w:t>;</w:t>
      </w:r>
      <w:r w:rsidR="008B5D64" w:rsidRPr="00CB65C4">
        <w:rPr>
          <w:highlight w:val="yellow"/>
          <w:lang w:val="en-US"/>
        </w:rPr>
        <w:t xml:space="preserve"> </w:t>
      </w:r>
      <w:r w:rsidRPr="00CB65C4">
        <w:rPr>
          <w:highlight w:val="yellow"/>
          <w:lang w:val="en-US"/>
        </w:rPr>
        <w:t>warming</w:t>
      </w:r>
      <w:r w:rsidR="008B5D64" w:rsidRPr="00CB65C4">
        <w:rPr>
          <w:highlight w:val="yellow"/>
          <w:lang w:val="en-US"/>
        </w:rPr>
        <w:t xml:space="preserve"> water temperatures may </w:t>
      </w:r>
      <w:r w:rsidRPr="00CB65C4">
        <w:rPr>
          <w:highlight w:val="yellow"/>
          <w:lang w:val="en-US"/>
        </w:rPr>
        <w:t>shift….</w:t>
      </w:r>
      <w:r w:rsidR="008B5D64" w:rsidRPr="00CB65C4">
        <w:rPr>
          <w:highlight w:val="yellow"/>
          <w:lang w:val="en-US"/>
        </w:rPr>
        <w:t>.</w:t>
      </w:r>
      <w:r w:rsidR="008B5D64" w:rsidRPr="00A70B6E">
        <w:rPr>
          <w:lang w:val="en-US"/>
        </w:rPr>
        <w:t xml:space="preserve"> </w:t>
      </w:r>
    </w:p>
    <w:p w14:paraId="46BAFF00" w14:textId="18703486" w:rsidR="009B443D" w:rsidRPr="00CB65C4" w:rsidRDefault="00CB65C4" w:rsidP="00CB65C4">
      <w:r w:rsidRPr="00CB65C4">
        <w:t>Lastly, c</w:t>
      </w:r>
      <w:r w:rsidR="008B5D64" w:rsidRPr="00CB65C4">
        <w:t xml:space="preserve">limate change </w:t>
      </w:r>
      <w:r w:rsidRPr="00CB65C4">
        <w:t>in the Bering Sea and in the Arctic more generally</w:t>
      </w:r>
      <w:r w:rsidR="008B5D64" w:rsidRPr="00CB65C4">
        <w:t xml:space="preserve"> </w:t>
      </w:r>
      <w:r w:rsidRPr="00CB65C4">
        <w:t xml:space="preserve">is </w:t>
      </w:r>
      <w:r w:rsidR="00797733" w:rsidRPr="00CB65C4">
        <w:t>mak</w:t>
      </w:r>
      <w:r w:rsidR="008B5D64" w:rsidRPr="00CB65C4">
        <w:t>ing</w:t>
      </w:r>
      <w:r w:rsidR="00797733" w:rsidRPr="00CB65C4">
        <w:t xml:space="preserve"> shipping and human activity </w:t>
      </w:r>
      <w:r w:rsidRPr="00CB65C4">
        <w:t>more feasible than ever</w:t>
      </w:r>
      <w:r w:rsidR="008B5D64" w:rsidRPr="00CB65C4">
        <w:t xml:space="preserve">. </w:t>
      </w:r>
      <w:r w:rsidR="009B443D" w:rsidRPr="00CB65C4">
        <w:t xml:space="preserve">As the Arctic becomes an increasingly popular shortcut between the Pacific and Atlantic, the risk of non-native species introductions into the Bering Sea will likely increase. Future expansions of the Arctic for shipping and oil and gas exploration may lead to continued development of plans for establishing industrial scale port facilities in northern ports such as Nome, which currently receives little traffic. </w:t>
      </w:r>
    </w:p>
    <w:p w14:paraId="5CE8533C" w14:textId="6B0F019C" w:rsidR="00B31FD6" w:rsidRPr="00A70B6E" w:rsidRDefault="00B31FD6" w:rsidP="00B31FD6">
      <w:pPr>
        <w:spacing w:line="360" w:lineRule="auto"/>
        <w:contextualSpacing/>
        <w:rPr>
          <w:lang w:val="en-US"/>
        </w:rPr>
      </w:pPr>
    </w:p>
    <w:p w14:paraId="25B6D044" w14:textId="77777777" w:rsidR="009B443D" w:rsidRDefault="009B443D">
      <w:pPr>
        <w:pStyle w:val="NoSpacing"/>
        <w:spacing w:line="480" w:lineRule="auto"/>
        <w:rPr>
          <w:rFonts w:ascii="Times New Roman" w:hAnsi="Times New Roman" w:cs="Times New Roman"/>
          <w:sz w:val="24"/>
        </w:rPr>
      </w:pPr>
    </w:p>
    <w:p w14:paraId="709CCDD5" w14:textId="099E6583" w:rsidR="00CE457C" w:rsidRPr="00A70B6E" w:rsidRDefault="009D0CB3">
      <w:pPr>
        <w:pStyle w:val="NoSpacing"/>
        <w:spacing w:line="480" w:lineRule="auto"/>
        <w:rPr>
          <w:rFonts w:ascii="Times New Roman" w:hAnsi="Times New Roman" w:cs="Times New Roman"/>
          <w:sz w:val="24"/>
          <w:szCs w:val="24"/>
        </w:rPr>
      </w:pPr>
      <w:r w:rsidRPr="00A70B6E">
        <w:rPr>
          <w:b/>
        </w:rPr>
        <w: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t>
      </w:r>
      <w:r w:rsidR="00CE457C" w:rsidRPr="00A70B6E">
        <w:rPr>
          <w:rFonts w:ascii="Times New Roman" w:hAnsi="Times New Roman" w:cs="Times New Roman"/>
          <w:sz w:val="24"/>
        </w:rPr>
        <w:t xml:space="preserve">Our current models emphasize southeastern </w:t>
      </w:r>
      <w:r w:rsidR="001817D4" w:rsidRPr="00A70B6E">
        <w:rPr>
          <w:rFonts w:ascii="Times New Roman" w:hAnsi="Times New Roman" w:cs="Times New Roman"/>
          <w:sz w:val="24"/>
        </w:rPr>
        <w:t>Bering Sea</w:t>
      </w:r>
      <w:r w:rsidR="00CE457C"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00733F1B" w:rsidRPr="00A70B6E">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r w:rsidR="001817D4" w:rsidRPr="00A70B6E">
        <w:rPr>
          <w:rFonts w:ascii="Times New Roman" w:hAnsi="Times New Roman" w:cs="Times New Roman"/>
          <w:sz w:val="24"/>
          <w:szCs w:val="24"/>
        </w:rPr>
        <w:t xml:space="preserve"> </w:t>
      </w:r>
      <w:r w:rsidRPr="00A70B6E">
        <w:t>The suitable temperature conditions of the southern Bering Sea are especially concerning considering the high vessel traffic in the region</w:t>
      </w:r>
      <w:r>
        <w:t>, and the lack of a continuous monitoring program in the region</w:t>
      </w:r>
      <w:r w:rsidRPr="00A70B6E">
        <w:t xml:space="preserve">. </w:t>
      </w:r>
      <w:r w:rsidR="00F90DE0" w:rsidRPr="00A70B6E">
        <w:t xml:space="preserve">At the same time, because these systems are still </w:t>
      </w:r>
      <w:r w:rsidR="00F90DE0" w:rsidRPr="00A70B6E">
        <w:rPr>
          <w:highlight w:val="cyan"/>
        </w:rPr>
        <w:t>uninvaded</w:t>
      </w:r>
      <w:r w:rsidR="00F90DE0" w:rsidRPr="00A70B6E">
        <w:t xml:space="preserve">, they are also excellent candidates for prevention and early detection. </w:t>
      </w:r>
      <w:r w:rsidR="003C7B80" w:rsidRPr="009E18C9">
        <w:t>Our work addresses an important knowledge gap in Pacific Arctic research and exte</w:t>
      </w:r>
      <w:r w:rsidR="003C7B80">
        <w:t>n</w:t>
      </w:r>
      <w:r w:rsidR="00797733">
        <w:t>ds previous research by providing</w:t>
      </w:r>
      <w:r w:rsidR="003C7B80" w:rsidRPr="009E18C9">
        <w:t xml:space="preserve"> a comprehensive assessment of </w:t>
      </w:r>
      <w:r w:rsidR="003C7B80" w:rsidRPr="009E18C9">
        <w:lastRenderedPageBreak/>
        <w:t>the role of temperature on high-latitude invasions based on an understanding of NIS physiological tolerances</w:t>
      </w:r>
      <w:r w:rsidR="003C7B80">
        <w:t xml:space="preserve"> and</w:t>
      </w:r>
      <w:r w:rsidR="003C7B80" w:rsidRPr="009E18C9">
        <w:t xml:space="preserve"> modeled ocean conditions.</w:t>
      </w:r>
    </w:p>
    <w:p w14:paraId="6F93826D" w14:textId="77777777" w:rsidR="00DB3FD2" w:rsidRPr="00A70B6E" w:rsidRDefault="00DB3FD2" w:rsidP="00DB3FD2">
      <w:pPr>
        <w:spacing w:before="200" w:line="360" w:lineRule="auto"/>
        <w:contextualSpacing/>
        <w:rPr>
          <w:color w:val="FF0000"/>
          <w:highlight w:val="white"/>
          <w:lang w:val="en-US"/>
        </w:rPr>
      </w:pPr>
      <w:bookmarkStart w:id="68" w:name="_j7rjor86myf4" w:colFirst="0" w:colLast="0"/>
      <w:bookmarkStart w:id="69" w:name="_wlyl2isgh4pt" w:colFirst="0" w:colLast="0"/>
      <w:bookmarkStart w:id="70" w:name="_9nos1ewn3on8" w:colFirst="0" w:colLast="0"/>
      <w:bookmarkStart w:id="71" w:name="_6eg1um4qsxm4" w:colFirst="0" w:colLast="0"/>
      <w:bookmarkEnd w:id="68"/>
      <w:bookmarkEnd w:id="69"/>
      <w:bookmarkEnd w:id="70"/>
      <w:bookmarkEnd w:id="71"/>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t xml:space="preserve">The risk of nonindigenous species invasion in Prince William Sound associated with oil tanker traffic and ballast water management :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w:t>
      </w:r>
      <w:proofErr w:type="spellStart"/>
      <w:r w:rsidRPr="00A70B6E">
        <w:rPr>
          <w:lang w:val="en-US"/>
        </w:rPr>
        <w:t>Gotthardt</w:t>
      </w:r>
      <w:proofErr w:type="spellEnd"/>
      <w:r w:rsidRPr="00A70B6E">
        <w:rPr>
          <w:lang w:val="en-US"/>
        </w:rPr>
        <w:t xml:space="preserve">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72"/>
      <w:r w:rsidRPr="00A70B6E">
        <w:rPr>
          <w:lang w:val="en-US"/>
        </w:rPr>
        <w:t xml:space="preserve">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commentRangeEnd w:id="72"/>
      <w:r w:rsidR="00304FD5" w:rsidRPr="00A70B6E">
        <w:rPr>
          <w:rStyle w:val="CommentReference"/>
          <w:rFonts w:ascii="Arial" w:eastAsia="Arial" w:hAnsi="Arial" w:cs="Arial"/>
          <w:color w:val="000000"/>
          <w:lang w:val="en-US" w:eastAsia="en-US"/>
        </w:rPr>
        <w:commentReference w:id="72"/>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73" w:name="_6u0eeeycv0oa" w:colFirst="0" w:colLast="0"/>
      <w:bookmarkEnd w:id="73"/>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5479F648" w14:textId="48CC2FEC" w:rsidR="00CB65C4" w:rsidRPr="00CB65C4" w:rsidRDefault="004D5A7F" w:rsidP="00CB65C4">
      <w:pPr>
        <w:widowControl w:val="0"/>
        <w:autoSpaceDE w:val="0"/>
        <w:autoSpaceDN w:val="0"/>
        <w:adjustRightInd w:val="0"/>
        <w:ind w:left="480" w:hanging="480"/>
        <w:rPr>
          <w:noProof/>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CB65C4" w:rsidRPr="00CB65C4">
        <w:rPr>
          <w:noProof/>
        </w:rPr>
        <w:t>Ashton, G. V., E. I. Riedlecker, and G. M. Ruiz. 2008. First non-native crustacean established in coastal waters of Alaska. Aquatic Biology 3:133–137.</w:t>
      </w:r>
    </w:p>
    <w:p w14:paraId="65EA0271" w14:textId="77777777" w:rsidR="00CB65C4" w:rsidRPr="00CB65C4" w:rsidRDefault="00CB65C4" w:rsidP="00CB65C4">
      <w:pPr>
        <w:widowControl w:val="0"/>
        <w:autoSpaceDE w:val="0"/>
        <w:autoSpaceDN w:val="0"/>
        <w:adjustRightInd w:val="0"/>
        <w:ind w:left="480" w:hanging="480"/>
        <w:rPr>
          <w:noProof/>
        </w:rPr>
      </w:pPr>
      <w:r w:rsidRPr="00CB65C4">
        <w:rPr>
          <w:noProof/>
        </w:rPr>
        <w:t>Blackburn, T. M., P. Pyšek, S. Bacher, J. T. Carlton, R. P. Duncan, V. Jarošík, J. R. U. Wilson, and D. M. Richardson. 2011. A proposed unified framework for biological invasions. Trends in Ecology and Evolution 26:333–339.</w:t>
      </w:r>
    </w:p>
    <w:p w14:paraId="5D6CA488" w14:textId="77777777" w:rsidR="00CB65C4" w:rsidRPr="00CB65C4" w:rsidRDefault="00CB65C4" w:rsidP="00CB65C4">
      <w:pPr>
        <w:widowControl w:val="0"/>
        <w:autoSpaceDE w:val="0"/>
        <w:autoSpaceDN w:val="0"/>
        <w:adjustRightInd w:val="0"/>
        <w:ind w:left="480" w:hanging="480"/>
        <w:rPr>
          <w:noProof/>
        </w:rPr>
      </w:pPr>
      <w:r w:rsidRPr="00CB65C4">
        <w:rPr>
          <w:noProof/>
        </w:rPr>
        <w:t>Carlton, J. T. 1996. Pattern, process, and prediction in marine invasion ecology. Biological Conservation 78:97–106.</w:t>
      </w:r>
    </w:p>
    <w:p w14:paraId="2BF0DC6F" w14:textId="77777777" w:rsidR="00CB65C4" w:rsidRPr="00CB65C4" w:rsidRDefault="00CB65C4" w:rsidP="00CB65C4">
      <w:pPr>
        <w:widowControl w:val="0"/>
        <w:autoSpaceDE w:val="0"/>
        <w:autoSpaceDN w:val="0"/>
        <w:adjustRightInd w:val="0"/>
        <w:ind w:left="480" w:hanging="480"/>
        <w:rPr>
          <w:noProof/>
        </w:rPr>
      </w:pPr>
      <w:r w:rsidRPr="00CB65C4">
        <w:rPr>
          <w:noProof/>
        </w:rPr>
        <w:t>Chan, F. T., E. Briski, S. A. Bailey, and H. J. MacIsaac. 2014. Richness–abundance relationships for zooplankton in ballast water: temperate versus Arctic comparisons. ICES Journal of Marine Science 71:1876–1884.</w:t>
      </w:r>
    </w:p>
    <w:p w14:paraId="52455ECC" w14:textId="77777777" w:rsidR="00CB65C4" w:rsidRPr="00CB65C4" w:rsidRDefault="00CB65C4" w:rsidP="00CB65C4">
      <w:pPr>
        <w:widowControl w:val="0"/>
        <w:autoSpaceDE w:val="0"/>
        <w:autoSpaceDN w:val="0"/>
        <w:adjustRightInd w:val="0"/>
        <w:ind w:left="480" w:hanging="480"/>
        <w:rPr>
          <w:noProof/>
        </w:rPr>
      </w:pPr>
      <w:r w:rsidRPr="00CB65C4">
        <w:rPr>
          <w:noProof/>
        </w:rPr>
        <w:t>Chan, F. T., H. J. MacIsaac, and S. A. Bailey. 2016. Survival of ship biofouling assemblages during and after voyages to the Canadian Arctic. Marine Biology 163:250.</w:t>
      </w:r>
    </w:p>
    <w:p w14:paraId="4A529518" w14:textId="77777777" w:rsidR="00CB65C4" w:rsidRPr="00CB65C4" w:rsidRDefault="00CB65C4" w:rsidP="00CB65C4">
      <w:pPr>
        <w:widowControl w:val="0"/>
        <w:autoSpaceDE w:val="0"/>
        <w:autoSpaceDN w:val="0"/>
        <w:adjustRightInd w:val="0"/>
        <w:ind w:left="480" w:hanging="480"/>
        <w:rPr>
          <w:noProof/>
        </w:rPr>
      </w:pPr>
      <w:r w:rsidRPr="00CB65C4">
        <w:rPr>
          <w:noProof/>
        </w:rPr>
        <w:t>Chan, F. T., H. J. MacIsaac, S. A. Bailey, and M. Krkošek. 2015. Relative importance of vessel hull fouling and ballast water as transport vectors of nonindigenous species to the Canadian Arctic. Canadian Journal of Fisheries and Aquatic Sciences 72:1230–1242.</w:t>
      </w:r>
    </w:p>
    <w:p w14:paraId="5D2EA384" w14:textId="77777777" w:rsidR="00CB65C4" w:rsidRPr="00CB65C4" w:rsidRDefault="00CB65C4" w:rsidP="00CB65C4">
      <w:pPr>
        <w:widowControl w:val="0"/>
        <w:autoSpaceDE w:val="0"/>
        <w:autoSpaceDN w:val="0"/>
        <w:adjustRightInd w:val="0"/>
        <w:ind w:left="480" w:hanging="480"/>
        <w:rPr>
          <w:noProof/>
        </w:rPr>
      </w:pPr>
      <w:r w:rsidRPr="00CB65C4">
        <w:rPr>
          <w:noProof/>
        </w:rPr>
        <w:t>Colautti, R. I., I. A. Grigorovich, and H. J. MacIsaac. 2006. Propagule pressure: A null model for biological invasions. Biological Invasions 8:1023–1037.</w:t>
      </w:r>
    </w:p>
    <w:p w14:paraId="6143EB13" w14:textId="77777777" w:rsidR="00CB65C4" w:rsidRPr="00CB65C4" w:rsidRDefault="00CB65C4" w:rsidP="00CB65C4">
      <w:pPr>
        <w:widowControl w:val="0"/>
        <w:autoSpaceDE w:val="0"/>
        <w:autoSpaceDN w:val="0"/>
        <w:adjustRightInd w:val="0"/>
        <w:ind w:left="480" w:hanging="480"/>
        <w:rPr>
          <w:noProof/>
        </w:rPr>
      </w:pPr>
      <w:r w:rsidRPr="00CB65C4">
        <w:rPr>
          <w:noProof/>
        </w:rPr>
        <w:t>Eguíluz, V. M., J. Fernández-Gracia, X. Irigoien, and C. M. Duarte. 2016. A quantitative assessment of Arctic shipping in 2010-2014. Scientific Reports 6:3–8.</w:t>
      </w:r>
    </w:p>
    <w:p w14:paraId="059E15DE" w14:textId="77777777" w:rsidR="00CB65C4" w:rsidRPr="00CB65C4" w:rsidRDefault="00CB65C4" w:rsidP="00CB65C4">
      <w:pPr>
        <w:widowControl w:val="0"/>
        <w:autoSpaceDE w:val="0"/>
        <w:autoSpaceDN w:val="0"/>
        <w:adjustRightInd w:val="0"/>
        <w:ind w:left="480" w:hanging="480"/>
        <w:rPr>
          <w:noProof/>
        </w:rPr>
      </w:pPr>
      <w:r w:rsidRPr="00CB65C4">
        <w:rPr>
          <w:noProof/>
        </w:rPr>
        <w:t>Fetzer, I., and W. Arntz. 2008. Reproductive strategies of benthic invertebrates in the Kara Sea (Russian Arctic): adaptation of reproduction modes to cold water. Marine Ecology Progress Series 356:189–202.</w:t>
      </w:r>
    </w:p>
    <w:p w14:paraId="1CB99096"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Fofonoff, P. W., G. M. Ruiz, B. Steves, C. Simkanin, and J. T. Carlton. 2003. National Exotic Marine and Estuarine Species Information System (NEMESIS). http://invasions.si.edu/nemesis/.</w:t>
      </w:r>
    </w:p>
    <w:p w14:paraId="15EC810B" w14:textId="77777777" w:rsidR="00CB65C4" w:rsidRPr="00CB65C4" w:rsidRDefault="00CB65C4" w:rsidP="00CB65C4">
      <w:pPr>
        <w:widowControl w:val="0"/>
        <w:autoSpaceDE w:val="0"/>
        <w:autoSpaceDN w:val="0"/>
        <w:adjustRightInd w:val="0"/>
        <w:ind w:left="480" w:hanging="480"/>
        <w:rPr>
          <w:noProof/>
        </w:rPr>
      </w:pPr>
      <w:r w:rsidRPr="00CB65C4">
        <w:rPr>
          <w:noProof/>
        </w:rPr>
        <w:t>Fuller, P. F., and A. J. Benson. 2013. Nonindigenous Aquatic Species Database (NAS). https://nas.er.usgs.gov/.</w:t>
      </w:r>
    </w:p>
    <w:p w14:paraId="2D1F3F77" w14:textId="77777777" w:rsidR="00CB65C4" w:rsidRPr="00CB65C4" w:rsidRDefault="00CB65C4" w:rsidP="00CB65C4">
      <w:pPr>
        <w:widowControl w:val="0"/>
        <w:autoSpaceDE w:val="0"/>
        <w:autoSpaceDN w:val="0"/>
        <w:adjustRightInd w:val="0"/>
        <w:ind w:left="480" w:hanging="480"/>
        <w:rPr>
          <w:noProof/>
        </w:rPr>
      </w:pPr>
      <w:r w:rsidRPr="00CB65C4">
        <w:rPr>
          <w:noProof/>
        </w:rPr>
        <w:t>Goldsmit, J., P. Archambault, G. Chust, E. Villarino, G. Liu, J. V. Lukovich, D. G. Barber, and K. L. Howland. 2018. Projecting present and future habitat suitability of ship-mediated aquatic invasive species in the Canadian Arctic. Biological Invasions 20:501–517.</w:t>
      </w:r>
    </w:p>
    <w:p w14:paraId="22D2821D" w14:textId="77777777" w:rsidR="00CB65C4" w:rsidRPr="00CB65C4" w:rsidRDefault="00CB65C4" w:rsidP="00CB65C4">
      <w:pPr>
        <w:widowControl w:val="0"/>
        <w:autoSpaceDE w:val="0"/>
        <w:autoSpaceDN w:val="0"/>
        <w:adjustRightInd w:val="0"/>
        <w:ind w:left="480" w:hanging="480"/>
        <w:rPr>
          <w:noProof/>
        </w:rPr>
      </w:pPr>
      <w:r w:rsidRPr="00CB65C4">
        <w:rPr>
          <w:noProof/>
        </w:rPr>
        <w:t>Grebmeier, J. M., L. W. Cooper, H. M. Feder, and B. I. Sirenko. 2006a. Ecosystem dynamics of the Pacific-influenced Northern Bering and Chukchi Seas in the Amerasian Arctic. Progress in Oceanography 71:331–361.</w:t>
      </w:r>
    </w:p>
    <w:p w14:paraId="00D649C3" w14:textId="77777777" w:rsidR="00CB65C4" w:rsidRPr="00CB65C4" w:rsidRDefault="00CB65C4" w:rsidP="00CB65C4">
      <w:pPr>
        <w:widowControl w:val="0"/>
        <w:autoSpaceDE w:val="0"/>
        <w:autoSpaceDN w:val="0"/>
        <w:adjustRightInd w:val="0"/>
        <w:ind w:left="480" w:hanging="480"/>
        <w:rPr>
          <w:noProof/>
        </w:rPr>
      </w:pPr>
      <w:r w:rsidRPr="00CB65C4">
        <w:rPr>
          <w:noProof/>
        </w:rPr>
        <w:t>Grebmeier, J. M., J. E. Overland, S. E. Moore, E. V Farley, E. C. Carmack, L. W. Cooper, K. E. Frey, J. H. Helle, F. A. McLaughlin, and S. L. McNutt. 2006b. A major ecosystem shift in the Northern Bering Sea. Science 311:1461–1464.</w:t>
      </w:r>
    </w:p>
    <w:p w14:paraId="37D86C4C" w14:textId="77777777" w:rsidR="00CB65C4" w:rsidRPr="00CB65C4" w:rsidRDefault="00CB65C4" w:rsidP="00CB65C4">
      <w:pPr>
        <w:widowControl w:val="0"/>
        <w:autoSpaceDE w:val="0"/>
        <w:autoSpaceDN w:val="0"/>
        <w:adjustRightInd w:val="0"/>
        <w:ind w:left="480" w:hanging="480"/>
        <w:rPr>
          <w:noProof/>
        </w:rPr>
      </w:pPr>
      <w:r w:rsidRPr="00CB65C4">
        <w:rPr>
          <w:noProof/>
        </w:rPr>
        <w:t>Herborg, L.-M., C. L. Jerde, D. M. Lodge, G. M. Ruiz, and H. J. MacIsaac. 2007. Predicting invasion risk using measures of introduction effort and environmental niche models 17:663–674.</w:t>
      </w:r>
    </w:p>
    <w:p w14:paraId="04BF6AC4" w14:textId="77777777" w:rsidR="00CB65C4" w:rsidRPr="00CB65C4" w:rsidRDefault="00CB65C4" w:rsidP="00CB65C4">
      <w:pPr>
        <w:widowControl w:val="0"/>
        <w:autoSpaceDE w:val="0"/>
        <w:autoSpaceDN w:val="0"/>
        <w:adjustRightInd w:val="0"/>
        <w:ind w:left="480" w:hanging="480"/>
        <w:rPr>
          <w:noProof/>
        </w:rPr>
      </w:pPr>
      <w:r w:rsidRPr="00CB65C4">
        <w:rPr>
          <w:noProof/>
        </w:rPr>
        <w:t>Hermann, A. J., G. A. Gibson, N. A. Bond, E. N. Curchitser, K. Hedstrom, W. Cheng, M. Wang, E. D. Cokelet, P. J. Stabeno, and K. Aydin. 2016. Projected future biophysical states of the Bering Sea. Deep-Sea Research Part II: Topical Studies in Oceanography 134:30–47.</w:t>
      </w:r>
    </w:p>
    <w:p w14:paraId="3E6FA743" w14:textId="77777777" w:rsidR="00CB65C4" w:rsidRPr="00CB65C4" w:rsidRDefault="00CB65C4" w:rsidP="00CB65C4">
      <w:pPr>
        <w:widowControl w:val="0"/>
        <w:autoSpaceDE w:val="0"/>
        <w:autoSpaceDN w:val="0"/>
        <w:adjustRightInd w:val="0"/>
        <w:ind w:left="480" w:hanging="480"/>
        <w:rPr>
          <w:noProof/>
        </w:rPr>
      </w:pPr>
      <w:r w:rsidRPr="00CB65C4">
        <w:rPr>
          <w:noProof/>
        </w:rPr>
        <w:t>Hermann, A. J., G. A. Gibson, N. A. Bond, E. N. Curchitser, K. Hedstrom, W. Cheng, M. Wang, P. J. Stabeno, L. Eisner, and K. D. Cieciel. 2013. A multivariate analysis of observed and modeled biophysical variability on the Bering Sea shelf: Multidecadal hindcasts (1970-</w:t>
      </w:r>
      <w:r w:rsidRPr="00CB65C4">
        <w:rPr>
          <w:noProof/>
        </w:rPr>
        <w:lastRenderedPageBreak/>
        <w:t>2009) and forecasts (2010-2040). Deep-Sea Research Part II: Topical Studies in Oceanography 94:121–139.</w:t>
      </w:r>
    </w:p>
    <w:p w14:paraId="5C7088CF" w14:textId="77777777" w:rsidR="00CB65C4" w:rsidRPr="00CB65C4" w:rsidRDefault="00CB65C4" w:rsidP="00CB65C4">
      <w:pPr>
        <w:widowControl w:val="0"/>
        <w:autoSpaceDE w:val="0"/>
        <w:autoSpaceDN w:val="0"/>
        <w:adjustRightInd w:val="0"/>
        <w:ind w:left="480" w:hanging="480"/>
        <w:rPr>
          <w:noProof/>
        </w:rPr>
      </w:pPr>
      <w:r w:rsidRPr="00CB65C4">
        <w:rPr>
          <w:noProof/>
        </w:rPr>
        <w:t>Huang, X., S. Li, P. Ni, Y. Gao, J. Bei, Z. Zhou, and A. Zhan. 2017. Rapid response to changing environments during biological invasions: DNA methylation perspectives. Molecular Ecology 12:3218–3221.</w:t>
      </w:r>
    </w:p>
    <w:p w14:paraId="643D5460" w14:textId="77777777" w:rsidR="00CB65C4" w:rsidRPr="00CB65C4" w:rsidRDefault="00CB65C4" w:rsidP="00CB65C4">
      <w:pPr>
        <w:widowControl w:val="0"/>
        <w:autoSpaceDE w:val="0"/>
        <w:autoSpaceDN w:val="0"/>
        <w:adjustRightInd w:val="0"/>
        <w:ind w:left="480" w:hanging="480"/>
        <w:rPr>
          <w:noProof/>
        </w:rPr>
      </w:pPr>
      <w:r w:rsidRPr="00CB65C4">
        <w:rPr>
          <w:noProof/>
        </w:rPr>
        <w:t>Iacarella, J. C., J. T. A. Dick, M. E. Alexander, and A. Ricciardi. 2015. Ecological impacts of invasive alien species along temperature gradients : testing the role of environmental matching. Ecological Applications 25:706–716.</w:t>
      </w:r>
    </w:p>
    <w:p w14:paraId="1FDAC549" w14:textId="77777777" w:rsidR="00CB65C4" w:rsidRPr="00CB65C4" w:rsidRDefault="00CB65C4" w:rsidP="00CB65C4">
      <w:pPr>
        <w:widowControl w:val="0"/>
        <w:autoSpaceDE w:val="0"/>
        <w:autoSpaceDN w:val="0"/>
        <w:adjustRightInd w:val="0"/>
        <w:ind w:left="480" w:hanging="480"/>
        <w:rPr>
          <w:noProof/>
        </w:rPr>
      </w:pPr>
      <w:r w:rsidRPr="00CB65C4">
        <w:rPr>
          <w:noProof/>
        </w:rPr>
        <w:t>Kassahn, K. S., R. H. Crozier, H. O. Pörtner, and M. J. Caley. 2009. Animal performance and stress: Responses and tolerance limits at different levels of biological organisation. Biological Reviews 84:277–292.</w:t>
      </w:r>
    </w:p>
    <w:p w14:paraId="26CF5644" w14:textId="77777777" w:rsidR="00CB65C4" w:rsidRPr="00CB65C4" w:rsidRDefault="00CB65C4" w:rsidP="00CB65C4">
      <w:pPr>
        <w:widowControl w:val="0"/>
        <w:autoSpaceDE w:val="0"/>
        <w:autoSpaceDN w:val="0"/>
        <w:adjustRightInd w:val="0"/>
        <w:ind w:left="480" w:hanging="480"/>
        <w:rPr>
          <w:noProof/>
        </w:rPr>
      </w:pPr>
      <w:r w:rsidRPr="00CB65C4">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7B2D32E2" w14:textId="77777777" w:rsidR="00CB65C4" w:rsidRPr="00CB65C4" w:rsidRDefault="00CB65C4" w:rsidP="00CB65C4">
      <w:pPr>
        <w:widowControl w:val="0"/>
        <w:autoSpaceDE w:val="0"/>
        <w:autoSpaceDN w:val="0"/>
        <w:adjustRightInd w:val="0"/>
        <w:ind w:left="480" w:hanging="480"/>
        <w:rPr>
          <w:noProof/>
        </w:rPr>
      </w:pPr>
      <w:r w:rsidRPr="00CB65C4">
        <w:rPr>
          <w:noProof/>
        </w:rPr>
        <w:t>Ladd, C., and J. E. Overland. 2009. Retrospective analysis of sea surface temperature in the northern Bering and Chukchi seas. NOAA Technical Memorandum OAR PMEL-145. Seattle, WA.</w:t>
      </w:r>
    </w:p>
    <w:p w14:paraId="1006138C" w14:textId="77777777" w:rsidR="00CB65C4" w:rsidRPr="00CB65C4" w:rsidRDefault="00CB65C4" w:rsidP="00CB65C4">
      <w:pPr>
        <w:widowControl w:val="0"/>
        <w:autoSpaceDE w:val="0"/>
        <w:autoSpaceDN w:val="0"/>
        <w:adjustRightInd w:val="0"/>
        <w:ind w:left="480" w:hanging="480"/>
        <w:rPr>
          <w:noProof/>
        </w:rPr>
      </w:pPr>
      <w:r w:rsidRPr="00CB65C4">
        <w:rPr>
          <w:noProof/>
        </w:rPr>
        <w:t>Lemke, P., J. Ren, R. B. Alley, I. Allison, J. Carrasco, G. Flato, Y. Fujii, G. Kaser, P. Mote, R. H. Thomas, and T. Zhang. 2007. Observations: Changes in snow, ice and frozen ground. Pages 337–383</w:t>
      </w:r>
      <w:r w:rsidRPr="00CB65C4">
        <w:rPr>
          <w:i/>
          <w:iCs/>
          <w:noProof/>
        </w:rPr>
        <w:t>in</w:t>
      </w:r>
      <w:r w:rsidRPr="00CB65C4">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542896AF"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Lord, J. P. 2017. Impact of seawater temperature on growth and recruitment of invasive fouling species at the global scale. Marine Ecology 38:1–10.</w:t>
      </w:r>
    </w:p>
    <w:p w14:paraId="34299396" w14:textId="77777777" w:rsidR="00CB65C4" w:rsidRPr="00CB65C4" w:rsidRDefault="00CB65C4" w:rsidP="00CB65C4">
      <w:pPr>
        <w:widowControl w:val="0"/>
        <w:autoSpaceDE w:val="0"/>
        <w:autoSpaceDN w:val="0"/>
        <w:adjustRightInd w:val="0"/>
        <w:ind w:left="480" w:hanging="480"/>
        <w:rPr>
          <w:noProof/>
        </w:rPr>
      </w:pPr>
      <w:r w:rsidRPr="00CB65C4">
        <w:rPr>
          <w:noProof/>
        </w:rPr>
        <w:t>Lord, J. P., J. M. Calini, and R. B. Whitlatch. 2015. Influence of seawater temperature and shipping on the spread and establishment of marine fouling species. Marine Biology 162:2481–2492.</w:t>
      </w:r>
    </w:p>
    <w:p w14:paraId="3A0FBD6E" w14:textId="77777777" w:rsidR="00CB65C4" w:rsidRPr="00CB65C4" w:rsidRDefault="00CB65C4" w:rsidP="00CB65C4">
      <w:pPr>
        <w:widowControl w:val="0"/>
        <w:autoSpaceDE w:val="0"/>
        <w:autoSpaceDN w:val="0"/>
        <w:adjustRightInd w:val="0"/>
        <w:ind w:left="480" w:hanging="480"/>
        <w:rPr>
          <w:noProof/>
        </w:rPr>
      </w:pPr>
      <w:r w:rsidRPr="00CB65C4">
        <w:rPr>
          <w:noProof/>
        </w:rPr>
        <w:t>Mandrak, N. E., and B. Cudmore. 2015. Risk assessment: Cornerstone of an aquatic invasive species program. Aquatic Ecosystem Health and Management 18:312–320.</w:t>
      </w:r>
    </w:p>
    <w:p w14:paraId="08E2F9EF" w14:textId="77777777" w:rsidR="00CB65C4" w:rsidRPr="00CB65C4" w:rsidRDefault="00CB65C4" w:rsidP="00CB65C4">
      <w:pPr>
        <w:widowControl w:val="0"/>
        <w:autoSpaceDE w:val="0"/>
        <w:autoSpaceDN w:val="0"/>
        <w:adjustRightInd w:val="0"/>
        <w:ind w:left="480" w:hanging="480"/>
        <w:rPr>
          <w:noProof/>
        </w:rPr>
      </w:pPr>
      <w:r w:rsidRPr="00CB65C4">
        <w:rPr>
          <w:noProof/>
        </w:rPr>
        <w:t>Matsuno, K., A. Yamaguchi, T. Hirawake, and I. Imai. 2011. Year-to-year changes of the mesozooplankton community in the Chukchi Sea during summers of 1991, 1992 and 2007, 2008. Polar Biology 34:1349–1360.</w:t>
      </w:r>
    </w:p>
    <w:p w14:paraId="069AF88E" w14:textId="77777777" w:rsidR="00CB65C4" w:rsidRPr="00CB65C4" w:rsidRDefault="00CB65C4" w:rsidP="00CB65C4">
      <w:pPr>
        <w:widowControl w:val="0"/>
        <w:autoSpaceDE w:val="0"/>
        <w:autoSpaceDN w:val="0"/>
        <w:adjustRightInd w:val="0"/>
        <w:ind w:left="480" w:hanging="480"/>
        <w:rPr>
          <w:noProof/>
        </w:rPr>
      </w:pPr>
      <w:r w:rsidRPr="00CB65C4">
        <w:rPr>
          <w:noProof/>
        </w:rPr>
        <w:t>McGee, S., R. Piorkowski, and G. Ruiz. 2006. Analysis of recent vessel arrivals and ballast water discharge in Alaska: Toward assessing ship-mediated invasion risk. Marine Pollution Bulletin 52:1634–1645.</w:t>
      </w:r>
    </w:p>
    <w:p w14:paraId="023E11F1" w14:textId="77777777" w:rsidR="00CB65C4" w:rsidRPr="00CB65C4" w:rsidRDefault="00CB65C4" w:rsidP="00CB65C4">
      <w:pPr>
        <w:widowControl w:val="0"/>
        <w:autoSpaceDE w:val="0"/>
        <w:autoSpaceDN w:val="0"/>
        <w:adjustRightInd w:val="0"/>
        <w:ind w:left="480" w:hanging="480"/>
        <w:rPr>
          <w:noProof/>
        </w:rPr>
      </w:pPr>
      <w:r w:rsidRPr="00CB65C4">
        <w:rPr>
          <w:noProof/>
        </w:rPr>
        <w:t>Miller, A. W., and G. M. Ruiz. 2014. Arctic shipping and marine invaders. Nature Climate Change 4:413–416.</w:t>
      </w:r>
    </w:p>
    <w:p w14:paraId="2243006D" w14:textId="77777777" w:rsidR="00CB65C4" w:rsidRPr="00CB65C4" w:rsidRDefault="00CB65C4" w:rsidP="00CB65C4">
      <w:pPr>
        <w:widowControl w:val="0"/>
        <w:autoSpaceDE w:val="0"/>
        <w:autoSpaceDN w:val="0"/>
        <w:adjustRightInd w:val="0"/>
        <w:ind w:left="480" w:hanging="480"/>
        <w:rPr>
          <w:noProof/>
        </w:rPr>
      </w:pPr>
      <w:r w:rsidRPr="00CB65C4">
        <w:rPr>
          <w:noProof/>
        </w:rPr>
        <w:t>Miller, K. B. 2016. Forecasting at the edge of the niche: Didemnum vexillum in Southeast Alaska. Marine Biology 163:1–12.</w:t>
      </w:r>
    </w:p>
    <w:p w14:paraId="7F742013" w14:textId="77777777" w:rsidR="00CB65C4" w:rsidRPr="00CB65C4" w:rsidRDefault="00CB65C4" w:rsidP="00CB65C4">
      <w:pPr>
        <w:widowControl w:val="0"/>
        <w:autoSpaceDE w:val="0"/>
        <w:autoSpaceDN w:val="0"/>
        <w:adjustRightInd w:val="0"/>
        <w:ind w:left="480" w:hanging="480"/>
        <w:rPr>
          <w:noProof/>
        </w:rPr>
      </w:pPr>
      <w:r w:rsidRPr="00CB65C4">
        <w:rPr>
          <w:noProof/>
        </w:rPr>
        <w:t>Molnar, J. L., R. L. Gamboa, C. Revenga, and M. D. Spalding. 2008. Assessing the global threat of invasive species to marine biodiversity. Frontiers in Ecology and the Environment 6:485–492.</w:t>
      </w:r>
    </w:p>
    <w:p w14:paraId="24FF7EE0" w14:textId="77777777" w:rsidR="00CB65C4" w:rsidRPr="00CB65C4" w:rsidRDefault="00CB65C4" w:rsidP="00CB65C4">
      <w:pPr>
        <w:widowControl w:val="0"/>
        <w:autoSpaceDE w:val="0"/>
        <w:autoSpaceDN w:val="0"/>
        <w:adjustRightInd w:val="0"/>
        <w:ind w:left="480" w:hanging="480"/>
        <w:rPr>
          <w:noProof/>
        </w:rPr>
      </w:pPr>
      <w:r w:rsidRPr="00CB65C4">
        <w:rPr>
          <w:noProof/>
        </w:rPr>
        <w:t>Monaco, C. J., and B. Helmuth. 2011. Tipping points, thresholds and the keystone role of physiology in marine climate change research. Page Advances in Marine Biology.</w:t>
      </w:r>
    </w:p>
    <w:p w14:paraId="78B32885"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Mueter, F. J., and M. A. Litzow. 2008. Sea ice retreat alters the biogeography of the Bering Sea </w:t>
      </w:r>
      <w:r w:rsidRPr="00CB65C4">
        <w:rPr>
          <w:noProof/>
        </w:rPr>
        <w:lastRenderedPageBreak/>
        <w:t>continental shelf. Ecological Applications 18:309–320.</w:t>
      </w:r>
    </w:p>
    <w:p w14:paraId="0C266BA8" w14:textId="77777777" w:rsidR="00CB65C4" w:rsidRPr="00CB65C4" w:rsidRDefault="00CB65C4" w:rsidP="00CB65C4">
      <w:pPr>
        <w:widowControl w:val="0"/>
        <w:autoSpaceDE w:val="0"/>
        <w:autoSpaceDN w:val="0"/>
        <w:adjustRightInd w:val="0"/>
        <w:ind w:left="480" w:hanging="480"/>
        <w:rPr>
          <w:noProof/>
        </w:rPr>
      </w:pPr>
      <w:r w:rsidRPr="00CB65C4">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8FCD0BE" w14:textId="77777777" w:rsidR="00CB65C4" w:rsidRPr="00CB65C4" w:rsidRDefault="00CB65C4" w:rsidP="00CB65C4">
      <w:pPr>
        <w:widowControl w:val="0"/>
        <w:autoSpaceDE w:val="0"/>
        <w:autoSpaceDN w:val="0"/>
        <w:adjustRightInd w:val="0"/>
        <w:ind w:left="480" w:hanging="480"/>
        <w:rPr>
          <w:noProof/>
        </w:rPr>
      </w:pPr>
      <w:r w:rsidRPr="00CB65C4">
        <w:rPr>
          <w:noProof/>
        </w:rPr>
        <w:t>Pörtner, H. O. 2001. Climate change and temperature-dependent biogeography: Oxygen limitation of thermal tolerance in animals. Naturwissenschaften 88:137–146.</w:t>
      </w:r>
    </w:p>
    <w:p w14:paraId="55E0D227" w14:textId="77777777" w:rsidR="00CB65C4" w:rsidRPr="00CB65C4" w:rsidRDefault="00CB65C4" w:rsidP="00CB65C4">
      <w:pPr>
        <w:widowControl w:val="0"/>
        <w:autoSpaceDE w:val="0"/>
        <w:autoSpaceDN w:val="0"/>
        <w:adjustRightInd w:val="0"/>
        <w:ind w:left="480" w:hanging="480"/>
        <w:rPr>
          <w:noProof/>
        </w:rPr>
      </w:pPr>
      <w:r w:rsidRPr="00CB65C4">
        <w:rPr>
          <w:noProof/>
        </w:rPr>
        <w:t>Powers, S. P., M. A. Bishop, J. H. Grabowski, and C. H. Peterson. 2006. Distribution of the invasive bivalve Mya arenaria L. on intertidal flats of southcentral Alaska. Journal of Sea Research 55:207–216.</w:t>
      </w:r>
    </w:p>
    <w:p w14:paraId="2CEB06CC" w14:textId="77777777" w:rsidR="00CB65C4" w:rsidRPr="00CB65C4" w:rsidRDefault="00CB65C4" w:rsidP="00CB65C4">
      <w:pPr>
        <w:widowControl w:val="0"/>
        <w:autoSpaceDE w:val="0"/>
        <w:autoSpaceDN w:val="0"/>
        <w:adjustRightInd w:val="0"/>
        <w:ind w:left="480" w:hanging="480"/>
        <w:rPr>
          <w:noProof/>
        </w:rPr>
      </w:pPr>
      <w:r w:rsidRPr="00CB65C4">
        <w:rPr>
          <w:noProof/>
        </w:rPr>
        <w:t>R Core Team. 2016. R: A language and environment for statistical computing. R Foundation for Statistical Computing, Vienna.</w:t>
      </w:r>
    </w:p>
    <w:p w14:paraId="4F7097C6" w14:textId="77777777" w:rsidR="00CB65C4" w:rsidRPr="00CB65C4" w:rsidRDefault="00CB65C4" w:rsidP="00CB65C4">
      <w:pPr>
        <w:widowControl w:val="0"/>
        <w:autoSpaceDE w:val="0"/>
        <w:autoSpaceDN w:val="0"/>
        <w:adjustRightInd w:val="0"/>
        <w:ind w:left="480" w:hanging="480"/>
        <w:rPr>
          <w:noProof/>
        </w:rPr>
      </w:pPr>
      <w:r w:rsidRPr="00CB65C4">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2D7B74B3" w14:textId="77777777" w:rsidR="00CB65C4" w:rsidRPr="00CB65C4" w:rsidRDefault="00CB65C4" w:rsidP="00CB65C4">
      <w:pPr>
        <w:widowControl w:val="0"/>
        <w:autoSpaceDE w:val="0"/>
        <w:autoSpaceDN w:val="0"/>
        <w:adjustRightInd w:val="0"/>
        <w:ind w:left="480" w:hanging="480"/>
        <w:rPr>
          <w:noProof/>
        </w:rPr>
      </w:pPr>
      <w:r w:rsidRPr="00CB65C4">
        <w:rPr>
          <w:noProof/>
        </w:rPr>
        <w:t>Reimer, J. P., A. Droghini, A. Fischbach, J. T. Watson, B. Bernard, and A. Poe. 2017. Assessing the risk of non-native marine species in the Bering Sea. Anchorage, AK.</w:t>
      </w:r>
    </w:p>
    <w:p w14:paraId="7438D4D6" w14:textId="77777777" w:rsidR="00CB65C4" w:rsidRPr="00CB65C4" w:rsidRDefault="00CB65C4" w:rsidP="00CB65C4">
      <w:pPr>
        <w:widowControl w:val="0"/>
        <w:autoSpaceDE w:val="0"/>
        <w:autoSpaceDN w:val="0"/>
        <w:adjustRightInd w:val="0"/>
        <w:ind w:left="480" w:hanging="480"/>
        <w:rPr>
          <w:noProof/>
        </w:rPr>
      </w:pPr>
      <w:r w:rsidRPr="00CB65C4">
        <w:rPr>
          <w:noProof/>
        </w:rPr>
        <w:t>Renaud, P. E., M. K. Sejr, B. A. Bluhm, B. Sirenko, and I. H. Ellingsen. 2015. The future of Arctic benthos: Expansion, invasion, and biodiversity. Progress in Oceanography 139:244–257.</w:t>
      </w:r>
    </w:p>
    <w:p w14:paraId="4349FF77"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de Rivera, C. E., N. G. Hitchcock, S. J. Teck, B. P. Steves, A. H. Hines, and G. M. Ruiz. 2007. Larval development rate predicts range expansion of an introduced crab. Marine Biology </w:t>
      </w:r>
      <w:r w:rsidRPr="00CB65C4">
        <w:rPr>
          <w:noProof/>
        </w:rPr>
        <w:lastRenderedPageBreak/>
        <w:t>150:1275–1288.</w:t>
      </w:r>
    </w:p>
    <w:p w14:paraId="08DA5D76" w14:textId="77777777" w:rsidR="00CB65C4" w:rsidRPr="00CB65C4" w:rsidRDefault="00CB65C4" w:rsidP="00CB65C4">
      <w:pPr>
        <w:widowControl w:val="0"/>
        <w:autoSpaceDE w:val="0"/>
        <w:autoSpaceDN w:val="0"/>
        <w:adjustRightInd w:val="0"/>
        <w:ind w:left="480" w:hanging="480"/>
        <w:rPr>
          <w:noProof/>
        </w:rPr>
      </w:pPr>
      <w:r w:rsidRPr="00CB65C4">
        <w:rPr>
          <w:noProof/>
        </w:rPr>
        <w:t>de Rivera, C. E., B. P. Steves, P. W. Fofonoff, A. H. Hines, and G. M. Ruiz. 2011. Potential for high-latitude marine invasions along western North America. Diversity and Distributions 17:1198–1209.</w:t>
      </w:r>
    </w:p>
    <w:p w14:paraId="3C403A8E" w14:textId="77777777" w:rsidR="00CB65C4" w:rsidRPr="00CB65C4" w:rsidRDefault="00CB65C4" w:rsidP="00CB65C4">
      <w:pPr>
        <w:widowControl w:val="0"/>
        <w:autoSpaceDE w:val="0"/>
        <w:autoSpaceDN w:val="0"/>
        <w:adjustRightInd w:val="0"/>
        <w:ind w:left="480" w:hanging="480"/>
        <w:rPr>
          <w:noProof/>
        </w:rPr>
      </w:pPr>
      <w:r w:rsidRPr="00CB65C4">
        <w:rPr>
          <w:noProof/>
        </w:rPr>
        <w:t>Ruiz, G. M., J. T. Carlton, E. D. Grosholz, and A. H. Hines. 1997. Global invasions of marine and estuarine habitats by non-indigenous species: Mechanisms, extent, and consequences. American Zoologist 37:621–632.</w:t>
      </w:r>
    </w:p>
    <w:p w14:paraId="07132664" w14:textId="77777777" w:rsidR="00CB65C4" w:rsidRPr="00CB65C4" w:rsidRDefault="00CB65C4" w:rsidP="00CB65C4">
      <w:pPr>
        <w:widowControl w:val="0"/>
        <w:autoSpaceDE w:val="0"/>
        <w:autoSpaceDN w:val="0"/>
        <w:adjustRightInd w:val="0"/>
        <w:ind w:left="480" w:hanging="480"/>
        <w:rPr>
          <w:noProof/>
        </w:rPr>
      </w:pPr>
      <w:r w:rsidRPr="00CB65C4">
        <w:rPr>
          <w:noProof/>
        </w:rPr>
        <w:t>Ruiz, G. M., P. W. Fofonoff, and J. T. Carlton. 2015. Invasion history and vector dynamics in coastal marine ecosystems: a North American perspective. Aquatic Ecosystem Health &amp; Management 18:299–311.</w:t>
      </w:r>
    </w:p>
    <w:p w14:paraId="04B484C7" w14:textId="77777777" w:rsidR="00CB65C4" w:rsidRPr="00CB65C4" w:rsidRDefault="00CB65C4" w:rsidP="00CB65C4">
      <w:pPr>
        <w:widowControl w:val="0"/>
        <w:autoSpaceDE w:val="0"/>
        <w:autoSpaceDN w:val="0"/>
        <w:adjustRightInd w:val="0"/>
        <w:ind w:left="480" w:hanging="480"/>
        <w:rPr>
          <w:noProof/>
        </w:rPr>
      </w:pPr>
      <w:r w:rsidRPr="00CB65C4">
        <w:rPr>
          <w:noProof/>
        </w:rPr>
        <w:t>Ruiz, G. M., P. W. Fofonoff, J. T. Carlton, M. J. Wonham, and A. H. Hines. 2000. Invasion of coastal marine communities in North America: apparent patterns, processes, and biases. Annual Review of Ecology and Systematics 31:481–531.</w:t>
      </w:r>
    </w:p>
    <w:p w14:paraId="1C566D7C" w14:textId="77777777" w:rsidR="00CB65C4" w:rsidRPr="00CB65C4" w:rsidRDefault="00CB65C4" w:rsidP="00CB65C4">
      <w:pPr>
        <w:widowControl w:val="0"/>
        <w:autoSpaceDE w:val="0"/>
        <w:autoSpaceDN w:val="0"/>
        <w:adjustRightInd w:val="0"/>
        <w:ind w:left="480" w:hanging="480"/>
        <w:rPr>
          <w:noProof/>
        </w:rPr>
      </w:pPr>
      <w:r w:rsidRPr="00CB65C4">
        <w:rPr>
          <w:noProof/>
        </w:rPr>
        <w:t>Saunders, M., and A. Metaxas. 2007. Temperature explains settlement patterns of the introduced bryozoan Membranipora membranacea in Nova Scotia, Canada. Marine Ecology Progress Series 344:95–106.</w:t>
      </w:r>
    </w:p>
    <w:p w14:paraId="3AB2E173"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t>
      </w:r>
      <w:r w:rsidRPr="00CB65C4">
        <w:rPr>
          <w:noProof/>
        </w:rPr>
        <w:lastRenderedPageBreak/>
        <w:t>worldwide. Nature Communications 8:14435.</w:t>
      </w:r>
    </w:p>
    <w:p w14:paraId="7B7FC37A" w14:textId="77777777" w:rsidR="00CB65C4" w:rsidRPr="00CB65C4" w:rsidRDefault="00CB65C4" w:rsidP="00CB65C4">
      <w:pPr>
        <w:widowControl w:val="0"/>
        <w:autoSpaceDE w:val="0"/>
        <w:autoSpaceDN w:val="0"/>
        <w:adjustRightInd w:val="0"/>
        <w:ind w:left="480" w:hanging="480"/>
        <w:rPr>
          <w:noProof/>
        </w:rPr>
      </w:pPr>
      <w:r w:rsidRPr="00CB65C4">
        <w:rPr>
          <w:noProof/>
        </w:rPr>
        <w:t>Seebens, H., M. T. Gastner, and B. Blasius. 2013. The risk of marine bioinvasion caused by global shipping. Ecology Letters 16:782–790.</w:t>
      </w:r>
    </w:p>
    <w:p w14:paraId="6F7B2331" w14:textId="77777777" w:rsidR="00CB65C4" w:rsidRPr="00CB65C4" w:rsidRDefault="00CB65C4" w:rsidP="00CB65C4">
      <w:pPr>
        <w:widowControl w:val="0"/>
        <w:autoSpaceDE w:val="0"/>
        <w:autoSpaceDN w:val="0"/>
        <w:adjustRightInd w:val="0"/>
        <w:ind w:left="480" w:hanging="480"/>
        <w:rPr>
          <w:noProof/>
        </w:rPr>
      </w:pPr>
      <w:r w:rsidRPr="00CB65C4">
        <w:rPr>
          <w:noProof/>
        </w:rPr>
        <w:t>Sorte, C. J. B. 2014. Synergies between climate change and species invasions: Evidence from marine systems. Invasive Species and Global Climate Change:101–116.</w:t>
      </w:r>
    </w:p>
    <w:p w14:paraId="62020303" w14:textId="77777777" w:rsidR="00CB65C4" w:rsidRPr="00CB65C4" w:rsidRDefault="00CB65C4" w:rsidP="00CB65C4">
      <w:pPr>
        <w:widowControl w:val="0"/>
        <w:autoSpaceDE w:val="0"/>
        <w:autoSpaceDN w:val="0"/>
        <w:adjustRightInd w:val="0"/>
        <w:ind w:left="480" w:hanging="480"/>
        <w:rPr>
          <w:noProof/>
        </w:rPr>
      </w:pPr>
      <w:r w:rsidRPr="00CB65C4">
        <w:rPr>
          <w:noProof/>
        </w:rPr>
        <w:t>Sorte, C. J. B., S. J. Jones, and L. P. Miller. 2011. Geographic variation in temperature tolerance as an indicator of potential population responses to climate change. Journal of Experimental Marine Biology and Ecology 400:209–217.</w:t>
      </w:r>
    </w:p>
    <w:p w14:paraId="023A7FCE" w14:textId="77777777" w:rsidR="00CB65C4" w:rsidRPr="00CB65C4" w:rsidRDefault="00CB65C4" w:rsidP="00CB65C4">
      <w:pPr>
        <w:widowControl w:val="0"/>
        <w:autoSpaceDE w:val="0"/>
        <w:autoSpaceDN w:val="0"/>
        <w:adjustRightInd w:val="0"/>
        <w:ind w:left="480" w:hanging="480"/>
        <w:rPr>
          <w:noProof/>
        </w:rPr>
      </w:pPr>
      <w:r w:rsidRPr="00CB65C4">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945C307" w14:textId="77777777" w:rsidR="00CB65C4" w:rsidRPr="00CB65C4" w:rsidRDefault="00CB65C4" w:rsidP="00CB65C4">
      <w:pPr>
        <w:widowControl w:val="0"/>
        <w:autoSpaceDE w:val="0"/>
        <w:autoSpaceDN w:val="0"/>
        <w:adjustRightInd w:val="0"/>
        <w:ind w:left="480" w:hanging="480"/>
        <w:rPr>
          <w:noProof/>
        </w:rPr>
      </w:pPr>
      <w:r w:rsidRPr="00CB65C4">
        <w:rPr>
          <w:noProof/>
        </w:rPr>
        <w:t>Stabeno, P. J., N. A. Bond, and S. A. Salo. 2007. On the recent warming of the southeastern Bering Sea shelf. Deep-Sea Research Part II: Topical Studies in Oceanography 54:2599–2618.</w:t>
      </w:r>
    </w:p>
    <w:p w14:paraId="24579812" w14:textId="77777777" w:rsidR="00CB65C4" w:rsidRPr="00CB65C4" w:rsidRDefault="00CB65C4" w:rsidP="00CB65C4">
      <w:pPr>
        <w:widowControl w:val="0"/>
        <w:autoSpaceDE w:val="0"/>
        <w:autoSpaceDN w:val="0"/>
        <w:adjustRightInd w:val="0"/>
        <w:ind w:left="480" w:hanging="480"/>
        <w:rPr>
          <w:noProof/>
        </w:rPr>
      </w:pPr>
      <w:r w:rsidRPr="00CB65C4">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4F71C1AE" w14:textId="77777777" w:rsidR="00CB65C4" w:rsidRPr="00CB65C4" w:rsidRDefault="00CB65C4" w:rsidP="00CB65C4">
      <w:pPr>
        <w:widowControl w:val="0"/>
        <w:autoSpaceDE w:val="0"/>
        <w:autoSpaceDN w:val="0"/>
        <w:adjustRightInd w:val="0"/>
        <w:ind w:left="480" w:hanging="480"/>
        <w:rPr>
          <w:noProof/>
        </w:rPr>
      </w:pPr>
      <w:r w:rsidRPr="00CB65C4">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A201391" w14:textId="77777777" w:rsidR="00CB65C4" w:rsidRPr="00CB65C4" w:rsidRDefault="00CB65C4" w:rsidP="00CB65C4">
      <w:pPr>
        <w:widowControl w:val="0"/>
        <w:autoSpaceDE w:val="0"/>
        <w:autoSpaceDN w:val="0"/>
        <w:adjustRightInd w:val="0"/>
        <w:ind w:left="480" w:hanging="480"/>
        <w:rPr>
          <w:noProof/>
        </w:rPr>
      </w:pPr>
      <w:r w:rsidRPr="00CB65C4">
        <w:rPr>
          <w:noProof/>
        </w:rPr>
        <w:lastRenderedPageBreak/>
        <w:t>Stroeve, J. C., M. C. Serreze, M. M. Holland, J. E. Kay, J. Malanik, and A. P. Barrett. 2012. The Arctic’s rapidly shrinking sea ice cover: A research synthesis. Climatic Change 110:1005–1027.</w:t>
      </w:r>
    </w:p>
    <w:p w14:paraId="1B9B75F9" w14:textId="77777777" w:rsidR="00CB65C4" w:rsidRPr="00CB65C4" w:rsidRDefault="00CB65C4" w:rsidP="00CB65C4">
      <w:pPr>
        <w:widowControl w:val="0"/>
        <w:autoSpaceDE w:val="0"/>
        <w:autoSpaceDN w:val="0"/>
        <w:adjustRightInd w:val="0"/>
        <w:ind w:left="480" w:hanging="480"/>
        <w:rPr>
          <w:noProof/>
        </w:rPr>
      </w:pPr>
      <w:r w:rsidRPr="00CB65C4">
        <w:rPr>
          <w:noProof/>
        </w:rPr>
        <w:t>Valdizan, A., P. G. Beninger, P. Decottignies, M. Chantrel, and B. Cognie. 2011. Evidence that rising coastal seawater temperatures increase reproductive output of the invasive gastropod Crepidula fornicata. Marine Ecology Progress Series 438:153–165.</w:t>
      </w:r>
    </w:p>
    <w:p w14:paraId="36099232" w14:textId="77777777" w:rsidR="00CB65C4" w:rsidRPr="00CB65C4" w:rsidRDefault="00CB65C4" w:rsidP="00CB65C4">
      <w:pPr>
        <w:widowControl w:val="0"/>
        <w:autoSpaceDE w:val="0"/>
        <w:autoSpaceDN w:val="0"/>
        <w:adjustRightInd w:val="0"/>
        <w:ind w:left="480" w:hanging="480"/>
        <w:rPr>
          <w:noProof/>
        </w:rPr>
      </w:pPr>
      <w:r w:rsidRPr="00CB65C4">
        <w:rPr>
          <w:noProof/>
        </w:rPr>
        <w:t>Verling, E., G. M. Ruiz, L. D. Smith, B. Galil, A. W. Miller, and K. R. Murphy. 2005. Supply-side invasion ecology: characterizing propagule pressure in coastal ecosystems. Proceedings of the Royal Society B: Biological Sciences 272:1249–1257.</w:t>
      </w:r>
    </w:p>
    <w:p w14:paraId="283A5F9B" w14:textId="77777777" w:rsidR="00CB65C4" w:rsidRPr="00CB65C4" w:rsidRDefault="00CB65C4" w:rsidP="00CB65C4">
      <w:pPr>
        <w:widowControl w:val="0"/>
        <w:autoSpaceDE w:val="0"/>
        <w:autoSpaceDN w:val="0"/>
        <w:adjustRightInd w:val="0"/>
        <w:ind w:left="480" w:hanging="480"/>
        <w:rPr>
          <w:noProof/>
        </w:rPr>
      </w:pPr>
      <w:r w:rsidRPr="00CB65C4">
        <w:rPr>
          <w:noProof/>
        </w:rPr>
        <w:t>Verna, D. E., and B. P. Harris. 2016. Review of ballast water management policy and associated implications for Alaska. Marine Policy 70:13–21.</w:t>
      </w:r>
    </w:p>
    <w:p w14:paraId="6272962C" w14:textId="77777777" w:rsidR="00CB65C4" w:rsidRPr="00CB65C4" w:rsidRDefault="00CB65C4" w:rsidP="00CB65C4">
      <w:pPr>
        <w:widowControl w:val="0"/>
        <w:autoSpaceDE w:val="0"/>
        <w:autoSpaceDN w:val="0"/>
        <w:adjustRightInd w:val="0"/>
        <w:ind w:left="480" w:hanging="480"/>
        <w:rPr>
          <w:noProof/>
        </w:rPr>
      </w:pPr>
      <w:r w:rsidRPr="00CB65C4">
        <w:rPr>
          <w:noProof/>
        </w:rPr>
        <w:t>Verna, D., B. Harris, K. Holzer, and M. Minton. 2016. Ballast-borne marine invasive species: exploring the risk to coastal Alaska, USA. Management of Biological Invasions 7:199–211.</w:t>
      </w:r>
    </w:p>
    <w:p w14:paraId="60F80028" w14:textId="77777777" w:rsidR="00CB65C4" w:rsidRPr="00CB65C4" w:rsidRDefault="00CB65C4" w:rsidP="00CB65C4">
      <w:pPr>
        <w:widowControl w:val="0"/>
        <w:autoSpaceDE w:val="0"/>
        <w:autoSpaceDN w:val="0"/>
        <w:adjustRightInd w:val="0"/>
        <w:ind w:left="480" w:hanging="480"/>
        <w:rPr>
          <w:noProof/>
        </w:rPr>
      </w:pPr>
      <w:r w:rsidRPr="00CB65C4">
        <w:rPr>
          <w:noProof/>
        </w:rPr>
        <w:t>Wang, M., J. E. Overland, and N. A. Bond. 2010. Climate projections for selected large marine ecosystems. Journal of Marine Systems 79:258–266.</w:t>
      </w:r>
    </w:p>
    <w:p w14:paraId="252AE722" w14:textId="77777777" w:rsidR="00CB65C4" w:rsidRPr="00CB65C4" w:rsidRDefault="00CB65C4" w:rsidP="00CB65C4">
      <w:pPr>
        <w:widowControl w:val="0"/>
        <w:autoSpaceDE w:val="0"/>
        <w:autoSpaceDN w:val="0"/>
        <w:adjustRightInd w:val="0"/>
        <w:ind w:left="480" w:hanging="480"/>
        <w:rPr>
          <w:noProof/>
        </w:rPr>
      </w:pPr>
      <w:r w:rsidRPr="00CB65C4">
        <w:rPr>
          <w:noProof/>
        </w:rPr>
        <w:t>Wang, M., J. E. Overland, and P. Stabeno. 2012. Future climate of the Bering and Chukchi Seas projected by global climate models. Deep-Sea Research Part II: Topical Studies in Oceanography 65–70:46–57.</w:t>
      </w:r>
    </w:p>
    <w:p w14:paraId="79F1CCB4" w14:textId="77777777" w:rsidR="00CB65C4" w:rsidRPr="00CB65C4" w:rsidRDefault="00CB65C4" w:rsidP="00CB65C4">
      <w:pPr>
        <w:widowControl w:val="0"/>
        <w:autoSpaceDE w:val="0"/>
        <w:autoSpaceDN w:val="0"/>
        <w:adjustRightInd w:val="0"/>
        <w:ind w:left="480" w:hanging="480"/>
        <w:rPr>
          <w:noProof/>
        </w:rPr>
      </w:pPr>
      <w:r w:rsidRPr="00CB65C4">
        <w:rPr>
          <w:noProof/>
        </w:rPr>
        <w:t>Ware, C., J. Berge, A. Jelmert, S. M. Olsen, L. Pellissier, M. Wisz, D. Kriticos, G. Semenov, S. Kwaśniewski, and I. G. Alsos. 2016. Biological introduction risks from shipping in a warming Arctic. Journal of Applied Ecology 53:340–349.</w:t>
      </w:r>
    </w:p>
    <w:p w14:paraId="4C470EED" w14:textId="77777777" w:rsidR="00CB65C4" w:rsidRPr="00CB65C4" w:rsidRDefault="00CB65C4" w:rsidP="00CB65C4">
      <w:pPr>
        <w:widowControl w:val="0"/>
        <w:autoSpaceDE w:val="0"/>
        <w:autoSpaceDN w:val="0"/>
        <w:adjustRightInd w:val="0"/>
        <w:ind w:left="480" w:hanging="480"/>
        <w:rPr>
          <w:noProof/>
        </w:rPr>
      </w:pPr>
      <w:r w:rsidRPr="00CB65C4">
        <w:rPr>
          <w:noProof/>
        </w:rPr>
        <w:t xml:space="preserve">Ware, C., J. Berge, J. H. Sundet, J. B. Kirkpatrick, A. D. M. Coutts, A. Jelmert, S. M. Olsen, O. Floerl, M. S. Wisz, and I. G. Alsos. 2014. Climate change, non-indigenous species and </w:t>
      </w:r>
      <w:r w:rsidRPr="00CB65C4">
        <w:rPr>
          <w:noProof/>
        </w:rPr>
        <w:lastRenderedPageBreak/>
        <w:t>shipping: assessing the risk of species introduction to a high-Arctic archipelago. Diversity and Distributions 20:10–19.</w:t>
      </w:r>
    </w:p>
    <w:p w14:paraId="5D146566" w14:textId="77777777" w:rsidR="00CB65C4" w:rsidRPr="00CB65C4" w:rsidRDefault="00CB65C4" w:rsidP="00CB65C4">
      <w:pPr>
        <w:widowControl w:val="0"/>
        <w:autoSpaceDE w:val="0"/>
        <w:autoSpaceDN w:val="0"/>
        <w:adjustRightInd w:val="0"/>
        <w:ind w:left="480" w:hanging="480"/>
        <w:rPr>
          <w:noProof/>
        </w:rPr>
      </w:pPr>
      <w:r w:rsidRPr="00CB65C4">
        <w:rPr>
          <w:noProof/>
        </w:rPr>
        <w:t>Watson, J. T., and A. C. Haynie. 2016. Using vessel monitoring system data to identify and characterize trips made by fishing vessels in the United States North Pacific. PLoS ONE 11:1–20.</w:t>
      </w:r>
    </w:p>
    <w:p w14:paraId="7282E8F2" w14:textId="77777777" w:rsidR="00CB65C4" w:rsidRPr="00CB65C4" w:rsidRDefault="00CB65C4" w:rsidP="00CB65C4">
      <w:pPr>
        <w:widowControl w:val="0"/>
        <w:autoSpaceDE w:val="0"/>
        <w:autoSpaceDN w:val="0"/>
        <w:adjustRightInd w:val="0"/>
        <w:ind w:left="480" w:hanging="480"/>
        <w:rPr>
          <w:noProof/>
        </w:rPr>
      </w:pPr>
      <w:r w:rsidRPr="00CB65C4">
        <w:rPr>
          <w:noProof/>
        </w:rPr>
        <w:t>Westerman, E. L., R. Whitlatch, J. A. Dijkstra, and L. G. Harris. 2009. Variation in brooding period masks similarities in response to changing temperatures. Marine Ecology Progress Series 391:13–19.</w:t>
      </w:r>
    </w:p>
    <w:p w14:paraId="232F8586" w14:textId="77777777" w:rsidR="00CB65C4" w:rsidRPr="00CB65C4" w:rsidRDefault="00CB65C4" w:rsidP="00CB65C4">
      <w:pPr>
        <w:widowControl w:val="0"/>
        <w:autoSpaceDE w:val="0"/>
        <w:autoSpaceDN w:val="0"/>
        <w:adjustRightInd w:val="0"/>
        <w:ind w:left="480" w:hanging="480"/>
        <w:rPr>
          <w:noProof/>
        </w:rPr>
      </w:pPr>
      <w:r w:rsidRPr="00CB65C4">
        <w:rPr>
          <w:noProof/>
        </w:rPr>
        <w:t>Witte, S., C. Buschbaum, J. E. E. van Beusekom, and K. Reise. 2010. Does climatic warming explain why an introduced barnacle finally takes over after a lag of more than 50 years? Biological Invasions 12:3579–3589.</w:t>
      </w:r>
    </w:p>
    <w:p w14:paraId="71223806" w14:textId="77777777" w:rsidR="00CB65C4" w:rsidRPr="00CB65C4" w:rsidRDefault="00CB65C4" w:rsidP="00CB65C4">
      <w:pPr>
        <w:widowControl w:val="0"/>
        <w:autoSpaceDE w:val="0"/>
        <w:autoSpaceDN w:val="0"/>
        <w:adjustRightInd w:val="0"/>
        <w:ind w:left="480" w:hanging="480"/>
        <w:rPr>
          <w:noProof/>
        </w:rPr>
      </w:pPr>
      <w:r w:rsidRPr="00CB65C4">
        <w:rPr>
          <w:noProof/>
        </w:rPr>
        <w:t>Woodin, S. A., T. J. Hilbish, B. Helmuth, S. J. Jones, and D. S. Wethey. 2013. Climate change, species distribution models, and physiological performance metrics: Predicting when biogeographic models are likely to fail. Ecology and Evolution 3:3334–3346.</w:t>
      </w:r>
    </w:p>
    <w:p w14:paraId="54B3EFE2" w14:textId="64DAF54E" w:rsidR="004D5A7F" w:rsidRPr="00A70B6E" w:rsidRDefault="004D5A7F" w:rsidP="00CB65C4">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proofErr w:type="spellStart"/>
      <w:r w:rsidRPr="00A70B6E">
        <w:rPr>
          <w:lang w:val="en-US"/>
        </w:rPr>
        <w:t>Floerl</w:t>
      </w:r>
      <w:proofErr w:type="spellEnd"/>
      <w:r w:rsidRPr="00A70B6E">
        <w:rPr>
          <w:lang w:val="en-US"/>
        </w:rPr>
        <w:t xml:space="preserve">, O., </w:t>
      </w:r>
      <w:proofErr w:type="spellStart"/>
      <w:r w:rsidRPr="00A70B6E">
        <w:rPr>
          <w:lang w:val="en-US"/>
        </w:rPr>
        <w:t>Inglis</w:t>
      </w:r>
      <w:proofErr w:type="spellEnd"/>
      <w:r w:rsidRPr="00A70B6E">
        <w:rPr>
          <w:lang w:val="en-US"/>
        </w:rPr>
        <w:t xml:space="preserve">, G.J., </w:t>
      </w:r>
      <w:proofErr w:type="spellStart"/>
      <w:r w:rsidRPr="00A70B6E">
        <w:rPr>
          <w:lang w:val="en-US"/>
        </w:rPr>
        <w:t>Dey</w:t>
      </w:r>
      <w:proofErr w:type="spellEnd"/>
      <w:r w:rsidRPr="00A70B6E">
        <w:rPr>
          <w:lang w:val="en-US"/>
        </w:rPr>
        <w:t>, K., and Smith, A. [2009]. The importance of transport hubs in stepping-stone invasions. Journal of Applied Ecology 46(1): 37–45. https://doi.org/10.1111/j.1365-2664.2008.01540.x</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2">
        <w:r w:rsidRPr="00A70B6E">
          <w:rPr>
            <w:color w:val="4183C4"/>
            <w:highlight w:val="white"/>
            <w:u w:val="single"/>
            <w:lang w:val="en-US"/>
          </w:rPr>
          <w:t>10.1093/bioinformatics/btu393</w:t>
        </w:r>
      </w:hyperlink>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 xml:space="preserve">Wasson, K., </w:t>
      </w:r>
      <w:proofErr w:type="spellStart"/>
      <w:r w:rsidRPr="00A70B6E">
        <w:rPr>
          <w:color w:val="222222"/>
          <w:highlight w:val="white"/>
          <w:lang w:val="en-US"/>
        </w:rPr>
        <w:t>Zabin</w:t>
      </w:r>
      <w:proofErr w:type="spellEnd"/>
      <w:r w:rsidRPr="00A70B6E">
        <w:rPr>
          <w:color w:val="222222"/>
          <w:highlight w:val="white"/>
          <w:lang w:val="en-US"/>
        </w:rPr>
        <w:t xml:space="preserve">, C.J., </w:t>
      </w:r>
      <w:proofErr w:type="spellStart"/>
      <w:r w:rsidRPr="00A70B6E">
        <w:rPr>
          <w:color w:val="222222"/>
          <w:highlight w:val="white"/>
          <w:lang w:val="en-US"/>
        </w:rPr>
        <w:t>Bedinger</w:t>
      </w:r>
      <w:proofErr w:type="spellEnd"/>
      <w:r w:rsidRPr="00A70B6E">
        <w:rPr>
          <w:color w:val="222222"/>
          <w:highlight w:val="white"/>
          <w:lang w:val="en-US"/>
        </w:rPr>
        <w:t xml:space="preserve">, L., Cristina Diaz, M., and </w:t>
      </w:r>
      <w:proofErr w:type="spellStart"/>
      <w:r w:rsidRPr="00A70B6E">
        <w:rPr>
          <w:color w:val="222222"/>
          <w:highlight w:val="white"/>
          <w:lang w:val="en-US"/>
        </w:rPr>
        <w:t>Pearse</w:t>
      </w:r>
      <w:proofErr w:type="spellEnd"/>
      <w:r w:rsidRPr="00A70B6E">
        <w:rPr>
          <w:color w:val="222222"/>
          <w:highlight w:val="white"/>
          <w:lang w:val="en-US"/>
        </w:rPr>
        <w:t>,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 xml:space="preserve">Whitehouse, A., and S. </w:t>
      </w:r>
      <w:proofErr w:type="spellStart"/>
      <w:r w:rsidRPr="00A70B6E">
        <w:rPr>
          <w:lang w:val="en-US"/>
        </w:rPr>
        <w:t>Zador</w:t>
      </w:r>
      <w:proofErr w:type="spellEnd"/>
      <w:r w:rsidRPr="00A70B6E">
        <w:rPr>
          <w:lang w:val="en-US"/>
        </w:rPr>
        <w:t xml:space="preserve">. (2016). Preliminary assessment of the Alaska Arctic.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74" w:name="_91zzxnwcm8d4" w:colFirst="0" w:colLast="0"/>
      <w:bookmarkStart w:id="75" w:name="OLE_LINK1"/>
      <w:bookmarkStart w:id="76" w:name="OLE_LINK2"/>
      <w:bookmarkEnd w:id="74"/>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17DC617E" w14:textId="15FC413D" w:rsidR="00A85C6F" w:rsidRPr="000776FC" w:rsidRDefault="00A85C6F" w:rsidP="000776FC">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w:t>
      </w:r>
      <w:r w:rsidRPr="00A70B6E">
        <w:rPr>
          <w:rFonts w:eastAsia="Arial Unicode MS"/>
          <w:color w:val="222222"/>
          <w:highlight w:val="white"/>
          <w:lang w:val="en-US"/>
        </w:rPr>
        <w:lastRenderedPageBreak/>
        <w:t xml:space="preserve">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77"/>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77"/>
      <w:r w:rsidRPr="00A70B6E">
        <w:rPr>
          <w:lang w:val="en-US"/>
        </w:rPr>
        <w:commentReference w:id="77"/>
      </w:r>
      <w:bookmarkEnd w:id="75"/>
      <w:bookmarkEnd w:id="76"/>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manda Droghini" w:date="2018-03-21T07:42:00Z" w:initials="AD">
    <w:p w14:paraId="37676222" w14:textId="3D54A7E8" w:rsidR="004B094B" w:rsidRDefault="004B094B">
      <w:pPr>
        <w:pStyle w:val="CommentText"/>
      </w:pPr>
      <w:r>
        <w:rPr>
          <w:rStyle w:val="CommentReference"/>
        </w:rPr>
        <w:annotationRef/>
      </w:r>
      <w:r>
        <w:t>Lengthy title… Across a strong latitudinal gradient?</w:t>
      </w:r>
    </w:p>
  </w:comment>
  <w:comment w:id="8" w:author="Amanda Droghini" w:date="2017-10-19T16:50:00Z" w:initials="">
    <w:p w14:paraId="4B7A938A" w14:textId="01E65100" w:rsidR="004B094B" w:rsidRDefault="004B094B">
      <w:pPr>
        <w:widowControl w:val="0"/>
      </w:pPr>
      <w:r>
        <w:t>Author order?</w:t>
      </w:r>
    </w:p>
  </w:comment>
  <w:comment w:id="9" w:author="Amanda Droghini" w:date="2018-03-16T09:17:00Z" w:initials="AD">
    <w:p w14:paraId="12C77586" w14:textId="5C8BCC2E" w:rsidR="004B094B" w:rsidRDefault="004B094B">
      <w:pPr>
        <w:pStyle w:val="CommentText"/>
      </w:pPr>
      <w:r>
        <w:rPr>
          <w:rStyle w:val="CommentReference"/>
        </w:rPr>
        <w:annotationRef/>
      </w:r>
      <w:r>
        <w:t>ASF: Can we fill out a formal contributions section as is done in JWM or PLOS?</w:t>
      </w:r>
    </w:p>
  </w:comment>
  <w:comment w:id="14" w:author="Amanda Droghini" w:date="2018-02-10T09:27:00Z" w:initials="AD">
    <w:p w14:paraId="40E74B83" w14:textId="29550941" w:rsidR="004B094B" w:rsidRDefault="004B094B">
      <w:pPr>
        <w:pStyle w:val="CommentText"/>
      </w:pPr>
      <w:r>
        <w:rPr>
          <w:rStyle w:val="CommentReference"/>
        </w:rPr>
        <w:annotationRef/>
      </w:r>
      <w:r>
        <w:t>Word count: 316</w:t>
      </w:r>
    </w:p>
  </w:comment>
  <w:comment w:id="17" w:author="Amanda Droghini" w:date="2018-03-17T18:36:00Z" w:initials="AD">
    <w:p w14:paraId="690DF08D" w14:textId="5A67B1E3" w:rsidR="004B094B" w:rsidRDefault="004B094B">
      <w:pPr>
        <w:pStyle w:val="CommentText"/>
      </w:pPr>
      <w:r>
        <w:rPr>
          <w:rStyle w:val="CommentReference"/>
        </w:rPr>
        <w:annotationRef/>
      </w:r>
      <w:r>
        <w:t>Standardize entire text to read “NIS”</w:t>
      </w:r>
    </w:p>
  </w:comment>
  <w:comment w:id="28" w:author="Amanda Droghini" w:date="2018-01-31T07:24:00Z" w:initials="AD">
    <w:p w14:paraId="614C0580" w14:textId="5E67D6FC" w:rsidR="004B094B" w:rsidRDefault="004B094B" w:rsidP="001C4E41">
      <w:pPr>
        <w:pStyle w:val="CommentText"/>
      </w:pPr>
      <w:r>
        <w:rPr>
          <w:rStyle w:val="CommentReference"/>
        </w:rPr>
        <w:annotationRef/>
      </w:r>
      <w:r>
        <w:t>Tony do you prefer “mid-century”? I don't think I’ve been consistent with this.</w:t>
      </w:r>
    </w:p>
  </w:comment>
  <w:comment w:id="31" w:author="Amanda Droghini" w:date="2018-02-17T08:32:00Z" w:initials="AD">
    <w:p w14:paraId="383BDECE" w14:textId="178ACACB" w:rsidR="004B094B" w:rsidRDefault="004B094B">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34" w:author="Amanda Droghini" w:date="2018-01-31T07:34:00Z" w:initials="AD">
    <w:p w14:paraId="7C871970" w14:textId="3D1B072D" w:rsidR="004B094B" w:rsidRDefault="004B094B">
      <w:pPr>
        <w:pStyle w:val="CommentText"/>
      </w:pPr>
      <w:r>
        <w:rPr>
          <w:rStyle w:val="CommentReference"/>
        </w:rPr>
        <w:annotationRef/>
      </w:r>
      <w:r>
        <w:t>Whether to include this sentence + the next ones depends on what figures we are included in final MS. Should we use an ensemble approach?</w:t>
      </w:r>
    </w:p>
  </w:comment>
  <w:comment w:id="35" w:author="Amanda Droghini" w:date="2018-04-01T14:32:00Z" w:initials="AD">
    <w:p w14:paraId="494BE397" w14:textId="587248B0" w:rsidR="004B094B" w:rsidRDefault="004B094B">
      <w:pPr>
        <w:pStyle w:val="CommentText"/>
      </w:pPr>
      <w:r>
        <w:rPr>
          <w:rStyle w:val="CommentReference"/>
        </w:rPr>
        <w:annotationRef/>
      </w:r>
      <w:r>
        <w:t>Need to fix how I’m explaining this….</w:t>
      </w:r>
    </w:p>
  </w:comment>
  <w:comment w:id="41" w:author="Amanda Droghini" w:date="2018-03-19T12:47:00Z" w:initials="AD">
    <w:p w14:paraId="74A39A1C" w14:textId="77777777" w:rsidR="004B094B" w:rsidRDefault="004B094B" w:rsidP="00415C24">
      <w:pPr>
        <w:pStyle w:val="CommentText"/>
      </w:pPr>
      <w:r>
        <w:rPr>
          <w:rStyle w:val="CommentReference"/>
        </w:rPr>
        <w:annotationRef/>
      </w:r>
      <w:r>
        <w:t>Need to double check this</w:t>
      </w:r>
    </w:p>
  </w:comment>
  <w:comment w:id="42" w:author="Amanda Droghini" w:date="2018-02-17T09:01:00Z" w:initials="AD">
    <w:p w14:paraId="7D70480F" w14:textId="77777777" w:rsidR="004B094B" w:rsidRDefault="004B094B"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43" w:author="Amanda Droghini" w:date="2017-11-12T22:20:00Z" w:initials="">
    <w:p w14:paraId="4605BA59" w14:textId="77777777" w:rsidR="004B094B" w:rsidRDefault="004B094B" w:rsidP="0034065B">
      <w:pPr>
        <w:widowControl w:val="0"/>
      </w:pPr>
      <w:r>
        <w:t>Assuming I interpreted this right?</w:t>
      </w:r>
    </w:p>
  </w:comment>
  <w:comment w:id="46" w:author="Amanda Droghini" w:date="2018-03-23T07:54:00Z" w:initials="AD">
    <w:p w14:paraId="0352A055" w14:textId="77777777" w:rsidR="004B094B" w:rsidRDefault="004B094B"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49" w:author="Amanda Droghini" w:date="2018-04-30T17:34:00Z" w:initials="AD">
    <w:p w14:paraId="670560A9" w14:textId="605B94E5" w:rsidR="004B094B" w:rsidRDefault="004B094B">
      <w:pPr>
        <w:pStyle w:val="CommentText"/>
      </w:pPr>
      <w:r>
        <w:rPr>
          <w:rStyle w:val="CommentReference"/>
        </w:rPr>
        <w:annotationRef/>
      </w:r>
      <w:r w:rsidR="009D0CB3">
        <w:t xml:space="preserve"> I’m assuming this is right but I made it up</w:t>
      </w:r>
    </w:p>
  </w:comment>
  <w:comment w:id="51" w:author="Amanda Droghini" w:date="2018-03-12T08:23:00Z" w:initials="AD">
    <w:p w14:paraId="53C7F7E6" w14:textId="77777777" w:rsidR="004B094B" w:rsidRDefault="004B094B" w:rsidP="005B10CF">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397E117D" w14:textId="77777777" w:rsidR="004B094B" w:rsidRDefault="004B094B" w:rsidP="005B10CF">
      <w:pPr>
        <w:pStyle w:val="CommentText"/>
      </w:pPr>
      <w:r>
        <w:t>Cite Wasson et a. 2001 Biological invasions of estuaries without international shipping: the importance of intraregional transport</w:t>
      </w:r>
    </w:p>
  </w:comment>
  <w:comment w:id="53" w:author="Amanda Droghini" w:date="2018-02-06T05:47:00Z" w:initials="AD">
    <w:p w14:paraId="1AEE5B5C" w14:textId="06286EF0" w:rsidR="004B094B" w:rsidRDefault="004B094B" w:rsidP="006A7E99">
      <w:pPr>
        <w:pStyle w:val="CommentText"/>
      </w:pPr>
      <w:r>
        <w:rPr>
          <w:rStyle w:val="CommentReference"/>
        </w:rPr>
        <w:annotationRef/>
      </w:r>
      <w:r>
        <w:t>Mor</w:t>
      </w:r>
      <w:r w:rsidR="008C03A6">
        <w:t>e references needed + check the on</w:t>
      </w:r>
      <w:r>
        <w:t>e</w:t>
      </w:r>
      <w:r w:rsidR="008C03A6">
        <w:t>s</w:t>
      </w:r>
      <w:r>
        <w:t xml:space="preserve"> </w:t>
      </w:r>
      <w:r w:rsidR="008C03A6">
        <w:t>listed</w:t>
      </w:r>
      <w:r>
        <w:t>. L-R is for fouling species</w:t>
      </w:r>
    </w:p>
  </w:comment>
  <w:comment w:id="54" w:author="Amanda Droghini" w:date="2018-05-03T20:11:00Z" w:initials="AD">
    <w:p w14:paraId="1D4B0CEC" w14:textId="05034CEB" w:rsidR="008C03A6" w:rsidRDefault="008C03A6">
      <w:pPr>
        <w:pStyle w:val="CommentText"/>
      </w:pPr>
      <w:r>
        <w:rPr>
          <w:rStyle w:val="CommentReference"/>
        </w:rPr>
        <w:annotationRef/>
      </w:r>
      <w:r>
        <w:t>Amanda – need to merge references together. k</w:t>
      </w:r>
    </w:p>
  </w:comment>
  <w:comment w:id="67" w:author="Amanda Droghini" w:date="2018-04-30T17:46:00Z" w:initials="AD">
    <w:p w14:paraId="5D162B84" w14:textId="57C79545" w:rsidR="00CB65C4" w:rsidRDefault="00CB65C4">
      <w:pPr>
        <w:pStyle w:val="CommentText"/>
      </w:pPr>
      <w:r>
        <w:rPr>
          <w:rStyle w:val="CommentReference"/>
        </w:rPr>
        <w:annotationRef/>
      </w:r>
      <w:r>
        <w:t>Not sure if I am quantifying this correctly</w:t>
      </w:r>
    </w:p>
  </w:comment>
  <w:comment w:id="72" w:author="Amanda Droghini" w:date="2018-03-12T08:26:00Z" w:initials="AD">
    <w:p w14:paraId="326093C0" w14:textId="07DC7638" w:rsidR="004B094B" w:rsidRDefault="004B094B">
      <w:pPr>
        <w:pStyle w:val="CommentText"/>
      </w:pPr>
      <w:r>
        <w:rPr>
          <w:rStyle w:val="CommentReference"/>
        </w:rPr>
        <w:annotationRef/>
      </w:r>
      <w:r>
        <w:t>Reword to omit ranking system?</w:t>
      </w:r>
    </w:p>
  </w:comment>
  <w:comment w:id="77" w:author="Jordan Watson - NOAA Federal" w:date="2017-10-02T17:35:00Z" w:initials="">
    <w:p w14:paraId="70283FEF" w14:textId="77777777" w:rsidR="004B094B" w:rsidRDefault="004B094B"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614C0580" w15:done="0"/>
  <w15:commentEx w15:paraId="383BDECE" w15:done="0"/>
  <w15:commentEx w15:paraId="7C871970" w15:done="0"/>
  <w15:commentEx w15:paraId="494BE397" w15:done="0"/>
  <w15:commentEx w15:paraId="74A39A1C" w15:done="0"/>
  <w15:commentEx w15:paraId="7D70480F" w15:done="0"/>
  <w15:commentEx w15:paraId="4605BA59" w15:done="0"/>
  <w15:commentEx w15:paraId="0352A055" w15:done="0"/>
  <w15:commentEx w15:paraId="670560A9" w15:done="0"/>
  <w15:commentEx w15:paraId="397E117D" w15:done="0"/>
  <w15:commentEx w15:paraId="1AEE5B5C" w15:done="0"/>
  <w15:commentEx w15:paraId="1D4B0CEC" w15:done="0"/>
  <w15:commentEx w15:paraId="5D162B84"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614C0580" w16cid:durableId="1E364EB5"/>
  <w16cid:commentId w16cid:paraId="383BDECE" w16cid:durableId="1E364EB6"/>
  <w16cid:commentId w16cid:paraId="7C871970" w16cid:durableId="1E364EB7"/>
  <w16cid:commentId w16cid:paraId="494BE397" w16cid:durableId="1E6B6C12"/>
  <w16cid:commentId w16cid:paraId="74A39A1C" w16cid:durableId="1E5C8864"/>
  <w16cid:commentId w16cid:paraId="7D70480F" w16cid:durableId="1E364EC7"/>
  <w16cid:commentId w16cid:paraId="4605BA59" w16cid:durableId="1E364EC5"/>
  <w16cid:commentId w16cid:paraId="0352A055" w16cid:durableId="1E5F3156"/>
  <w16cid:commentId w16cid:paraId="670560A9" w16cid:durableId="1E9085A4"/>
  <w16cid:commentId w16cid:paraId="397E117D" w16cid:durableId="1E50B79C"/>
  <w16cid:commentId w16cid:paraId="1AEE5B5C" w16cid:durableId="1E364ECA"/>
  <w16cid:commentId w16cid:paraId="1D4B0CEC" w16cid:durableId="1E95EB8C"/>
  <w16cid:commentId w16cid:paraId="5D162B84" w16cid:durableId="1E95EAFD"/>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FCCDC" w14:textId="77777777" w:rsidR="00816255" w:rsidRDefault="00816255">
      <w:r>
        <w:separator/>
      </w:r>
    </w:p>
  </w:endnote>
  <w:endnote w:type="continuationSeparator" w:id="0">
    <w:p w14:paraId="15407242" w14:textId="77777777" w:rsidR="00816255" w:rsidRDefault="008162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8C106A" w14:textId="77777777" w:rsidR="008C03A6" w:rsidRDefault="008C03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E6F9DD" w14:textId="77777777" w:rsidR="008C03A6" w:rsidRDefault="008C03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4648C" w14:textId="77777777" w:rsidR="008C03A6" w:rsidRDefault="008C03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98725" w14:textId="77777777" w:rsidR="00816255" w:rsidRDefault="00816255">
      <w:r>
        <w:separator/>
      </w:r>
    </w:p>
  </w:footnote>
  <w:footnote w:type="continuationSeparator" w:id="0">
    <w:p w14:paraId="5637360B" w14:textId="77777777" w:rsidR="00816255" w:rsidRDefault="00816255">
      <w:r>
        <w:continuationSeparator/>
      </w:r>
    </w:p>
  </w:footnote>
  <w:footnote w:id="1">
    <w:p w14:paraId="074BAA2A" w14:textId="27B1433F" w:rsidR="004B094B" w:rsidRPr="00E32670" w:rsidRDefault="004B094B"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1F4C38" w14:textId="77777777" w:rsidR="008C03A6" w:rsidRDefault="008C03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4BCD7" w14:textId="77777777" w:rsidR="008C03A6" w:rsidRDefault="008C03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0DC76C" w14:textId="77777777" w:rsidR="008C03A6" w:rsidRDefault="008C03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2B7"/>
    <w:rsid w:val="00056D9D"/>
    <w:rsid w:val="00060549"/>
    <w:rsid w:val="00063D00"/>
    <w:rsid w:val="00064B8D"/>
    <w:rsid w:val="00070654"/>
    <w:rsid w:val="00072121"/>
    <w:rsid w:val="00072C07"/>
    <w:rsid w:val="00073FE7"/>
    <w:rsid w:val="000776FC"/>
    <w:rsid w:val="00085CD3"/>
    <w:rsid w:val="00087EE3"/>
    <w:rsid w:val="000926F1"/>
    <w:rsid w:val="0009338B"/>
    <w:rsid w:val="000937EC"/>
    <w:rsid w:val="0009596A"/>
    <w:rsid w:val="000A1D16"/>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4C8C"/>
    <w:rsid w:val="00136228"/>
    <w:rsid w:val="001364A9"/>
    <w:rsid w:val="001404CD"/>
    <w:rsid w:val="00145144"/>
    <w:rsid w:val="00146481"/>
    <w:rsid w:val="0015147A"/>
    <w:rsid w:val="00152B34"/>
    <w:rsid w:val="00152CDE"/>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261B"/>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B3134"/>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1FFE"/>
    <w:rsid w:val="00367046"/>
    <w:rsid w:val="0037699F"/>
    <w:rsid w:val="00382668"/>
    <w:rsid w:val="00384A88"/>
    <w:rsid w:val="00394AEB"/>
    <w:rsid w:val="003A2D28"/>
    <w:rsid w:val="003A7196"/>
    <w:rsid w:val="003B1120"/>
    <w:rsid w:val="003C502A"/>
    <w:rsid w:val="003C5649"/>
    <w:rsid w:val="003C7B80"/>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83E"/>
    <w:rsid w:val="00412EE5"/>
    <w:rsid w:val="00415C24"/>
    <w:rsid w:val="00417A0C"/>
    <w:rsid w:val="00420358"/>
    <w:rsid w:val="00421111"/>
    <w:rsid w:val="00421923"/>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2EE"/>
    <w:rsid w:val="00486F74"/>
    <w:rsid w:val="0049214D"/>
    <w:rsid w:val="00493AC7"/>
    <w:rsid w:val="00494297"/>
    <w:rsid w:val="004958C4"/>
    <w:rsid w:val="00497619"/>
    <w:rsid w:val="0049781C"/>
    <w:rsid w:val="004A259C"/>
    <w:rsid w:val="004A49E0"/>
    <w:rsid w:val="004A54A8"/>
    <w:rsid w:val="004A5892"/>
    <w:rsid w:val="004B094B"/>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3BCA"/>
    <w:rsid w:val="004F5005"/>
    <w:rsid w:val="004F6FD9"/>
    <w:rsid w:val="00511752"/>
    <w:rsid w:val="00513CC1"/>
    <w:rsid w:val="00514A02"/>
    <w:rsid w:val="00515D8C"/>
    <w:rsid w:val="005174C1"/>
    <w:rsid w:val="005213A8"/>
    <w:rsid w:val="00523C49"/>
    <w:rsid w:val="00524D75"/>
    <w:rsid w:val="00530190"/>
    <w:rsid w:val="0053255F"/>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BED"/>
    <w:rsid w:val="005A1DBB"/>
    <w:rsid w:val="005B10CF"/>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195"/>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17"/>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97733"/>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255"/>
    <w:rsid w:val="00816CE9"/>
    <w:rsid w:val="00816E00"/>
    <w:rsid w:val="0082239D"/>
    <w:rsid w:val="008265CB"/>
    <w:rsid w:val="00830F64"/>
    <w:rsid w:val="00832D93"/>
    <w:rsid w:val="00833FB3"/>
    <w:rsid w:val="00834120"/>
    <w:rsid w:val="00841C8D"/>
    <w:rsid w:val="00850DE2"/>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5D64"/>
    <w:rsid w:val="008B7E7F"/>
    <w:rsid w:val="008C03A6"/>
    <w:rsid w:val="008C2D70"/>
    <w:rsid w:val="008C40EA"/>
    <w:rsid w:val="008C5BFA"/>
    <w:rsid w:val="008C61BC"/>
    <w:rsid w:val="008C7427"/>
    <w:rsid w:val="008D10E9"/>
    <w:rsid w:val="008D1449"/>
    <w:rsid w:val="008D29CF"/>
    <w:rsid w:val="008D41D7"/>
    <w:rsid w:val="008D7766"/>
    <w:rsid w:val="008E0ACC"/>
    <w:rsid w:val="008E48CA"/>
    <w:rsid w:val="008E791A"/>
    <w:rsid w:val="008F11B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43D"/>
    <w:rsid w:val="009B4D52"/>
    <w:rsid w:val="009C5838"/>
    <w:rsid w:val="009C74B1"/>
    <w:rsid w:val="009C7A97"/>
    <w:rsid w:val="009D0CB3"/>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0180"/>
    <w:rsid w:val="00BC1DC4"/>
    <w:rsid w:val="00BC306E"/>
    <w:rsid w:val="00BD0880"/>
    <w:rsid w:val="00BD0C30"/>
    <w:rsid w:val="00BD23E0"/>
    <w:rsid w:val="00BD35F9"/>
    <w:rsid w:val="00BD6803"/>
    <w:rsid w:val="00BE2C3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B65C4"/>
    <w:rsid w:val="00CC2A23"/>
    <w:rsid w:val="00CD0C6B"/>
    <w:rsid w:val="00CD3939"/>
    <w:rsid w:val="00CD46F7"/>
    <w:rsid w:val="00CD491E"/>
    <w:rsid w:val="00CD4B25"/>
    <w:rsid w:val="00CE13E2"/>
    <w:rsid w:val="00CE457C"/>
    <w:rsid w:val="00CE4D21"/>
    <w:rsid w:val="00CE54A0"/>
    <w:rsid w:val="00CF4EA8"/>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57EA0C12-8E15-DB43-8F2E-AA91F1DA1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 w:type="character" w:customStyle="1" w:styleId="UnresolvedMention2">
    <w:name w:val="Unresolved Mention2"/>
    <w:basedOn w:val="DefaultParagraphFont"/>
    <w:uiPriority w:val="99"/>
    <w:semiHidden/>
    <w:unhideWhenUsed/>
    <w:rsid w:val="005A1DB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093/bioinformatics/btu393"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o.sci.gsfc.nasa.gov/"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FAEAB6-AE2B-0C4A-94AF-9FA9451BE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TotalTime>
  <Pages>33</Pages>
  <Words>51349</Words>
  <Characters>292690</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65</cp:revision>
  <dcterms:created xsi:type="dcterms:W3CDTF">2018-03-08T01:35:00Z</dcterms:created>
  <dcterms:modified xsi:type="dcterms:W3CDTF">2018-05-04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AD</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